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E2E192" w14:textId="1AAC0471" w:rsidR="00C241A9" w:rsidRDefault="004F09C3" w:rsidP="00C241A9">
      <w:r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5433219D" wp14:editId="4960B1C5">
                <wp:simplePos x="0" y="0"/>
                <wp:positionH relativeFrom="column">
                  <wp:posOffset>-904875</wp:posOffset>
                </wp:positionH>
                <wp:positionV relativeFrom="paragraph">
                  <wp:posOffset>6006465</wp:posOffset>
                </wp:positionV>
                <wp:extent cx="4791075" cy="216217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91075" cy="21621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B2CF59" w14:textId="77777777" w:rsidR="00566914" w:rsidRDefault="00566914" w:rsidP="004F09C3">
                            <w:pP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79DEB5C8" w14:textId="25AF4F49" w:rsidR="004F09C3" w:rsidRPr="00566914" w:rsidRDefault="004F09C3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</w:pPr>
                            <w:r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 xml:space="preserve">KELOMPOK </w:t>
                            </w:r>
                            <w:r w:rsidR="00D13AC1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6</w:t>
                            </w:r>
                          </w:p>
                          <w:p w14:paraId="6FF0A83F" w14:textId="244DBF5B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AUFAL LEVI SABILI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7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E737CFB" w14:textId="486D1535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FARHAN FADILLAH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9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2F8EB261" w14:textId="596EDF4E" w:rsidR="004F09C3" w:rsidRPr="00566914" w:rsidRDefault="007A46A2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AFUZA DWI PURNAMA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105DFD32" w14:textId="193A9C3E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ESA TITA NURLELA</w:t>
                            </w:r>
                            <w:r w:rsidR="007A46A2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8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00C7255C" w14:textId="2C8C0258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HANI ARUM PERTIWI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  <w:t>[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3411201059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2F0E4C1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1E84B202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63ADB956" w14:textId="77777777" w:rsidR="004F09C3" w:rsidRPr="00EA2C55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  <w:t>]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33219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71.25pt;margin-top:472.95pt;width:377.25pt;height:170.2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" filled="f" stroked="f" strokeweight="1pt">
                <v:textbox>
                  <w:txbxContent>
                    <w:p w14:paraId="3EB2CF59" w14:textId="77777777" w:rsidR="00566914" w:rsidRDefault="00566914" w:rsidP="004F09C3">
                      <w:pPr>
                        <w:rPr>
                          <w:rFonts w:asciiTheme="minorHAnsi" w:hAnsiTheme="minorHAnsi" w:cstheme="minorHAnsi"/>
                          <w:color w:val="FFFFFF" w:themeColor="background1"/>
                          <w:szCs w:val="24"/>
                        </w:rPr>
                      </w:pPr>
                    </w:p>
                    <w:p w14:paraId="79DEB5C8" w14:textId="25AF4F49" w:rsidR="004F09C3" w:rsidRPr="00566914" w:rsidRDefault="004F09C3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</w:pPr>
                      <w:r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 xml:space="preserve">KELOMPOK </w:t>
                      </w:r>
                      <w:r w:rsidR="00D13AC1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6</w:t>
                      </w:r>
                      <w:bookmarkStart w:id="1" w:name="_GoBack"/>
                      <w:bookmarkEnd w:id="1"/>
                    </w:p>
                    <w:p w14:paraId="6FF0A83F" w14:textId="244DBF5B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AUFAL LEVI SABILI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7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E737CFB" w14:textId="486D1535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FARHAN FADILLAH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9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2F8EB261" w14:textId="596EDF4E" w:rsidR="004F09C3" w:rsidRPr="00566914" w:rsidRDefault="007A46A2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AFUZA DWI PURNAMA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105DFD32" w14:textId="193A9C3E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ESA TITA NURLELA</w:t>
                      </w:r>
                      <w:r w:rsidR="007A46A2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8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00C7255C" w14:textId="2C8C0258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HANI ARUM PERTIWI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  <w:t>[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3411201059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2F0E4C1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1E84B202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63ADB956" w14:textId="77777777" w:rsidR="004F09C3" w:rsidRPr="00EA2C55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  <w:r>
                        <w:rPr>
                          <w:rFonts w:cs="Times New Roman"/>
                          <w:color w:val="FFFFFF" w:themeColor="background1"/>
                          <w:szCs w:val="24"/>
                        </w:rPr>
                        <w:t>]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F459C2" wp14:editId="046002FA">
                <wp:simplePos x="0" y="0"/>
                <mc:AlternateContent>
                  <mc:Choice Requires="wp14">
                    <wp:positionH relativeFrom="page">
                      <wp14:pctPosHOffset>2000</wp14:pctPosHOffset>
                    </wp:positionH>
                  </mc:Choice>
                  <mc:Fallback>
                    <wp:positionH relativeFrom="page">
                      <wp:posOffset>151130</wp:posOffset>
                    </wp:positionH>
                  </mc:Fallback>
                </mc:AlternateContent>
                <mc:AlternateContent>
                  <mc:Choice Requires="wp14">
                    <wp:positionV relativeFrom="page">
                      <wp14:pctPosVOffset>2000</wp14:pctPosVOffset>
                    </wp:positionV>
                  </mc:Choice>
                  <mc:Fallback>
                    <wp:positionV relativeFrom="page">
                      <wp:posOffset>213360</wp:posOffset>
                    </wp:positionV>
                  </mc:Fallback>
                </mc:AlternateContent>
                <wp:extent cx="5363210" cy="9653270"/>
                <wp:effectExtent l="0" t="0" r="8890" b="2540"/>
                <wp:wrapNone/>
                <wp:docPr id="471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363210" cy="9653270"/>
                        </a:xfrm>
                        <a:prstGeom prst="rect">
                          <a:avLst/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caps/>
                                <w:color w:val="FFFFFF" w:themeColor="background1"/>
                                <w:sz w:val="80"/>
                                <w:szCs w:val="80"/>
                              </w:rPr>
                              <w:alias w:val="Title"/>
                              <w:id w:val="-1275550102"/>
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<w:text/>
                            </w:sdtPr>
                            <w:sdtContent>
                              <w:p w14:paraId="4E71C3C5" w14:textId="7EA75455" w:rsidR="00C241A9" w:rsidRDefault="007A46A2" w:rsidP="00C241A9">
                                <w:pPr>
                                  <w:pStyle w:val="Title"/>
                                  <w:jc w:val="right"/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</w:pPr>
                                <w: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t>SOFTWARE REQUIREMENTS SPECIFICATION (SRS)</w:t>
                                </w:r>
                              </w:p>
                            </w:sdtContent>
                          </w:sdt>
                          <w:p w14:paraId="7D704A55" w14:textId="77777777" w:rsidR="00C241A9" w:rsidRDefault="00C241A9" w:rsidP="00C241A9">
                            <w:pPr>
                              <w:spacing w:before="240"/>
                              <w:ind w:left="720"/>
                              <w:jc w:val="right"/>
                              <w:rPr>
                                <w:color w:val="FFFFFF" w:themeColor="background1"/>
                              </w:rPr>
                            </w:pPr>
                          </w:p>
                          <w:p w14:paraId="48B4AC2F" w14:textId="2A3AF06A" w:rsidR="0020593C" w:rsidRPr="00C241A9" w:rsidRDefault="00C241A9" w:rsidP="0020593C">
                            <w:pPr>
                              <w:spacing w:before="240"/>
                              <w:ind w:left="1008"/>
                              <w:jc w:val="right"/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  <w:t>SISTEM INFORMASI PERPUSTAKAAN SEKOLAH</w:t>
                            </w:r>
                          </w:p>
                        </w:txbxContent>
                      </wps:txbx>
                      <wps:bodyPr rot="0" vert="horz" wrap="square" lIns="274320" tIns="914400" rIns="2743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690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>
            <w:pict>
              <v:rect w14:anchorId="52F459C2" id="Rectangle 16" o:spid="_x0000_s1027" style="position:absolute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" fillcolor="#4472c4 [3204]" stroked="f">
                <v:textbox inset="21.6pt,1in,21.6pt">
                  <w:txbxContent>
                    <w:sdt>
                      <w:sdtPr>
                        <w:rPr>
                          <w:caps/>
                          <w:color w:val="FFFFFF" w:themeColor="background1"/>
                          <w:sz w:val="80"/>
                          <w:szCs w:val="80"/>
                        </w:rPr>
                        <w:alias w:val="Title"/>
                        <w:id w:val="-1275550102"/>
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<w:text/>
                      </w:sdtPr>
                      <w:sdtContent>
                        <w:p w14:paraId="4E71C3C5" w14:textId="7EA75455" w:rsidR="00C241A9" w:rsidRDefault="007A46A2" w:rsidP="00C241A9">
                          <w:pPr>
                            <w:pStyle w:val="Title"/>
                            <w:jc w:val="right"/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</w:pPr>
                          <w: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t>SOFTWARE REQUIREMENTS SPECIFICATION (SRS)</w:t>
                          </w:r>
                        </w:p>
                      </w:sdtContent>
                    </w:sdt>
                    <w:p w14:paraId="7D704A55" w14:textId="77777777" w:rsidR="00C241A9" w:rsidRDefault="00C241A9" w:rsidP="00C241A9">
                      <w:pPr>
                        <w:spacing w:before="240"/>
                        <w:ind w:left="720"/>
                        <w:jc w:val="right"/>
                        <w:rPr>
                          <w:color w:val="FFFFFF" w:themeColor="background1"/>
                        </w:rPr>
                      </w:pPr>
                    </w:p>
                    <w:p w14:paraId="48B4AC2F" w14:textId="2A3AF06A" w:rsidR="0020593C" w:rsidRPr="00C241A9" w:rsidRDefault="00C241A9" w:rsidP="0020593C">
                      <w:pPr>
                        <w:spacing w:before="240"/>
                        <w:ind w:left="1008"/>
                        <w:jc w:val="right"/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</w:pPr>
                      <w:r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  <w:t>SISTEM INFORMASI PERPUSTAKAAN SEKOLAH</w:t>
                      </w:r>
                    </w:p>
                  </w:txbxContent>
                </v:textbox>
                <w10:wrap anchorx="page" anchory="page"/>
              </v:rect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F94817D" wp14:editId="1F38697D">
                <wp:simplePos x="0" y="0"/>
                <mc:AlternateContent>
                  <mc:Choice Requires="wp14">
                    <wp:positionH relativeFrom="page">
                      <wp14:pctPosHOffset>73000</wp14:pctPosHOffset>
                    </wp:positionH>
                  </mc:Choice>
                  <mc:Fallback>
                    <wp:positionH relativeFrom="page">
                      <wp:posOffset>5518785</wp:posOffset>
                    </wp:positionH>
                  </mc:Fallback>
                </mc:AlternateContent>
                <wp:positionV relativeFrom="page">
                  <wp:align>center</wp:align>
                </wp:positionV>
                <wp:extent cx="1880870" cy="9655810"/>
                <wp:effectExtent l="0" t="0" r="5080" b="2540"/>
                <wp:wrapNone/>
                <wp:docPr id="472" name="Rectangle 4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0870" cy="965581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FDC1372" w14:textId="77777777" w:rsidR="00C241A9" w:rsidRDefault="00C241A9" w:rsidP="00C241A9">
                            <w:pPr>
                              <w:pStyle w:val="Subtitle"/>
                              <w:rPr>
                                <w:rFonts w:cstheme="minorBidi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242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>
            <w:pict>
              <v:rect w14:anchorId="1F94817D" id="Rectangle 472" o:spid="_x0000_s1028" style="position:absolute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" fillcolor="#44546a [3215]" stroked="f" strokeweight="1pt">
                <v:textbox inset="14.4pt,,14.4pt">
                  <w:txbxContent>
                    <w:p w14:paraId="5FDC1372" w14:textId="77777777" w:rsidR="00C241A9" w:rsidRDefault="00C241A9" w:rsidP="00C241A9">
                      <w:pPr>
                        <w:pStyle w:val="Subtitle"/>
                        <w:rPr>
                          <w:rFonts w:cstheme="minorBidi"/>
                          <w:color w:val="FFFFFF" w:themeColor="background1"/>
                        </w:rPr>
                      </w:pPr>
                    </w:p>
                  </w:txbxContent>
                </v:textbox>
                <w10:wrap anchorx="page" anchory="page"/>
              </v:rect>
            </w:pict>
          </mc:Fallback>
        </mc:AlternateContent>
      </w:r>
    </w:p>
    <w:p w14:paraId="23AC34A2" w14:textId="70FA53E7" w:rsidR="008D3C06" w:rsidRDefault="008D3C06">
      <w:pPr>
        <w:rPr>
          <w:lang w:val="id-ID"/>
        </w:rPr>
        <w:sectPr w:rsidR="008D3C0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0F4BA63" w14:textId="579F3FB4" w:rsidR="008D3C06" w:rsidRDefault="008D3C06" w:rsidP="003516D2">
      <w:pPr>
        <w:pStyle w:val="Heading1"/>
      </w:pPr>
      <w:bookmarkStart w:id="0" w:name="_Toc107853537"/>
      <w:r>
        <w:lastRenderedPageBreak/>
        <w:t>DAFTAR ISI</w:t>
      </w:r>
      <w:bookmarkEnd w:id="0"/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ID"/>
        </w:rPr>
        <w:id w:val="37150606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2998768" w14:textId="28CFC2DB" w:rsidR="00C15177" w:rsidRDefault="00C15177">
          <w:pPr>
            <w:pStyle w:val="TOCHeading"/>
          </w:pPr>
          <w:r>
            <w:t xml:space="preserve"> </w:t>
          </w:r>
        </w:p>
        <w:p w14:paraId="0FB3CFCF" w14:textId="7222E5EC" w:rsidR="00416816" w:rsidRDefault="00C15177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853537" w:history="1">
            <w:r w:rsidR="00416816" w:rsidRPr="008C0B58">
              <w:rPr>
                <w:rStyle w:val="Hyperlink"/>
                <w:noProof/>
              </w:rPr>
              <w:t>DAFTAR ISI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2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0037EE4D" w14:textId="0FD2E9A2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8" w:history="1">
            <w:r w:rsidR="00416816" w:rsidRPr="008C0B58">
              <w:rPr>
                <w:rStyle w:val="Hyperlink"/>
                <w:noProof/>
              </w:rPr>
              <w:t>BAB I INTRODUC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CBDB8FD" w14:textId="7186A58D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9" w:history="1">
            <w:r w:rsidR="00416816" w:rsidRPr="008C0B58">
              <w:rPr>
                <w:rStyle w:val="Hyperlink"/>
                <w:bCs/>
                <w:noProof/>
              </w:rPr>
              <w:t>1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urpos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56ECAE2" w14:textId="2B62233F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0" w:history="1">
            <w:r w:rsidR="00416816" w:rsidRPr="008C0B58">
              <w:rPr>
                <w:rStyle w:val="Hyperlink"/>
                <w:bCs/>
                <w:noProof/>
              </w:rPr>
              <w:t>1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tended Audience and Reading Sugges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66A0376" w14:textId="61AC338B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1" w:history="1">
            <w:r w:rsidR="00416816" w:rsidRPr="008C0B58">
              <w:rPr>
                <w:rStyle w:val="Hyperlink"/>
                <w:bCs/>
                <w:noProof/>
              </w:rPr>
              <w:t>1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ject Scop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C13AB05" w14:textId="57499BCA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2" w:history="1">
            <w:r w:rsidR="00416816" w:rsidRPr="008C0B58">
              <w:rPr>
                <w:rStyle w:val="Hyperlink"/>
                <w:bCs/>
                <w:noProof/>
              </w:rPr>
              <w:t>1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Reference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4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994C0E5" w14:textId="673CBF3D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3" w:history="1">
            <w:r w:rsidR="00416816" w:rsidRPr="008C0B58">
              <w:rPr>
                <w:rStyle w:val="Hyperlink"/>
                <w:noProof/>
              </w:rPr>
              <w:t>BAB II OVERALL DESCRIP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AB9087A" w14:textId="1EF748BA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4" w:history="1">
            <w:r w:rsidR="00416816" w:rsidRPr="008C0B58">
              <w:rPr>
                <w:rStyle w:val="Hyperlink"/>
                <w:bCs/>
                <w:noProof/>
              </w:rPr>
              <w:t>2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rganita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78710C0" w14:textId="173289E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5" w:history="1">
            <w:r w:rsidR="00416816" w:rsidRPr="008C0B58">
              <w:rPr>
                <w:rStyle w:val="Hyperlink"/>
                <w:bCs/>
                <w:noProof/>
              </w:rPr>
              <w:t>2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duct Perspectiv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39A8D30" w14:textId="68BEC7B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6" w:history="1">
            <w:r w:rsidR="00416816" w:rsidRPr="008C0B58">
              <w:rPr>
                <w:rStyle w:val="Hyperlink"/>
                <w:bCs/>
                <w:noProof/>
              </w:rPr>
              <w:t>2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Classes and Characteristic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B273272" w14:textId="6E4D34D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7" w:history="1">
            <w:r w:rsidR="00416816" w:rsidRPr="008C0B58">
              <w:rPr>
                <w:rStyle w:val="Hyperlink"/>
                <w:bCs/>
                <w:noProof/>
              </w:rPr>
              <w:t>2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perating Environmen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9C7083E" w14:textId="3B672F5D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8" w:history="1">
            <w:r w:rsidR="00416816" w:rsidRPr="008C0B58">
              <w:rPr>
                <w:rStyle w:val="Hyperlink"/>
                <w:noProof/>
              </w:rPr>
              <w:t>BAB III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39421A4" w14:textId="4CFFFF3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9" w:history="1">
            <w:r w:rsidR="00416816" w:rsidRPr="008C0B58">
              <w:rPr>
                <w:rStyle w:val="Hyperlink"/>
                <w:bCs/>
                <w:noProof/>
              </w:rPr>
              <w:t>3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Detailed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DB78BB" w14:textId="6F530858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0" w:history="1">
            <w:r w:rsidR="00416816" w:rsidRPr="008C0B58">
              <w:rPr>
                <w:rStyle w:val="Hyperlink"/>
                <w:bCs/>
                <w:noProof/>
              </w:rPr>
              <w:t>3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Diagram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2B363FE" w14:textId="007D4804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1" w:history="1">
            <w:r w:rsidR="00416816" w:rsidRPr="008C0B58">
              <w:rPr>
                <w:rStyle w:val="Hyperlink"/>
                <w:bCs/>
                <w:noProof/>
              </w:rPr>
              <w:t>3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Scenario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70FDABE" w14:textId="00A1C256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2" w:history="1">
            <w:r w:rsidR="00416816" w:rsidRPr="008C0B58">
              <w:rPr>
                <w:rStyle w:val="Hyperlink"/>
                <w:noProof/>
              </w:rPr>
              <w:t>SKENARIO UTAMA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0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6479233" w14:textId="6999ED03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3" w:history="1">
            <w:r w:rsidR="00416816" w:rsidRPr="008C0B58">
              <w:rPr>
                <w:rStyle w:val="Hyperlink"/>
                <w:noProof/>
              </w:rPr>
              <w:t>BAB IV NON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2C08D02" w14:textId="4F34472B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4" w:history="1">
            <w:r w:rsidR="00416816" w:rsidRPr="008C0B58">
              <w:rPr>
                <w:rStyle w:val="Hyperlink"/>
                <w:noProof/>
              </w:rPr>
              <w:t>BAB V DATA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EE87CD" w14:textId="0EFEA6F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5" w:history="1">
            <w:r w:rsidR="00416816" w:rsidRPr="008C0B58">
              <w:rPr>
                <w:rStyle w:val="Hyperlink"/>
                <w:bCs/>
                <w:noProof/>
              </w:rPr>
              <w:t>5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CDCA9E6" w14:textId="66A27EB9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6" w:history="1">
            <w:r w:rsidR="00416816" w:rsidRPr="008C0B58">
              <w:rPr>
                <w:rStyle w:val="Hyperlink"/>
                <w:bCs/>
                <w:noProof/>
              </w:rPr>
              <w:t>5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ut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6EC203" w14:textId="10AB6B55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7" w:history="1">
            <w:r w:rsidR="00416816" w:rsidRPr="008C0B58">
              <w:rPr>
                <w:rStyle w:val="Hyperlink"/>
                <w:noProof/>
              </w:rPr>
              <w:t>BAB VI INTERFACE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C159E51" w14:textId="339C9E16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8" w:history="1">
            <w:r w:rsidR="00416816" w:rsidRPr="008C0B58">
              <w:rPr>
                <w:rStyle w:val="Hyperlink"/>
                <w:bCs/>
                <w:noProof/>
              </w:rPr>
              <w:t>6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67703B" w14:textId="5F626DD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9" w:history="1">
            <w:r w:rsidR="00416816" w:rsidRPr="008C0B58">
              <w:rPr>
                <w:rStyle w:val="Hyperlink"/>
                <w:bCs/>
                <w:noProof/>
              </w:rPr>
              <w:t>6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Hard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494300" w14:textId="76D4D510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0" w:history="1">
            <w:r w:rsidR="00416816" w:rsidRPr="008C0B58">
              <w:rPr>
                <w:rStyle w:val="Hyperlink"/>
                <w:bCs/>
                <w:noProof/>
              </w:rPr>
              <w:t>6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Soft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9C405A" w14:textId="0F7994FC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1" w:history="1">
            <w:r w:rsidR="00416816" w:rsidRPr="008C0B58">
              <w:rPr>
                <w:rStyle w:val="Hyperlink"/>
                <w:bCs/>
                <w:noProof/>
              </w:rPr>
              <w:t>6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Communication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35BD122" w14:textId="3D5D7F02" w:rsidR="00C15177" w:rsidRDefault="00C15177" w:rsidP="00E076DA">
          <w:r>
            <w:rPr>
              <w:b/>
              <w:bCs/>
              <w:noProof/>
            </w:rPr>
            <w:fldChar w:fldCharType="end"/>
          </w:r>
        </w:p>
      </w:sdtContent>
    </w:sdt>
    <w:p w14:paraId="5C7B9B73" w14:textId="7FEA0CA9" w:rsidR="00C15177" w:rsidRDefault="00C15177" w:rsidP="003516D2">
      <w:pPr>
        <w:pStyle w:val="Heading1"/>
        <w:sectPr w:rsidR="00C15177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12C0EE8C" w14:textId="58178641" w:rsidR="008D3C06" w:rsidRDefault="008D3C06" w:rsidP="00DE2DE7">
      <w:pPr>
        <w:pStyle w:val="Heading1"/>
      </w:pPr>
      <w:bookmarkStart w:id="1" w:name="_Toc107853538"/>
      <w:r>
        <w:lastRenderedPageBreak/>
        <w:t>BAB I</w:t>
      </w:r>
      <w:r w:rsidR="009961AC">
        <w:t xml:space="preserve"> </w:t>
      </w:r>
      <w:r>
        <w:t>INTRODUCTION</w:t>
      </w:r>
      <w:bookmarkEnd w:id="1"/>
    </w:p>
    <w:p w14:paraId="31692845" w14:textId="7373C997" w:rsidR="00FE4C59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2" w:name="_Toc107853539"/>
      <w:r w:rsidRPr="00F656BB">
        <w:rPr>
          <w:b w:val="0"/>
          <w:bCs/>
        </w:rPr>
        <w:t>Purpose</w:t>
      </w:r>
      <w:bookmarkEnd w:id="2"/>
    </w:p>
    <w:p w14:paraId="3C09A10A" w14:textId="012AAC09" w:rsidR="00521E37" w:rsidRDefault="00535C4F" w:rsidP="00535C4F">
      <w:pPr>
        <w:ind w:left="426" w:firstLine="294"/>
        <w:jc w:val="both"/>
        <w:rPr>
          <w:rFonts w:cs="Times New Roman"/>
          <w:color w:val="000000" w:themeColor="text1"/>
          <w:szCs w:val="24"/>
          <w:shd w:val="clear" w:color="auto" w:fill="FFFFFF"/>
        </w:rPr>
      </w:pP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in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terdir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dar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beberapa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bagi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digunak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untuk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menambah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mengatur</w:t>
      </w:r>
      <w:proofErr w:type="spellEnd"/>
      <w:r w:rsidRPr="00535C4F">
        <w:rPr>
          <w:rFonts w:cs="Times New Roman"/>
          <w:color w:val="000000" w:themeColor="text1"/>
          <w:szCs w:val="24"/>
        </w:rPr>
        <w:t>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535C4F">
        <w:rPr>
          <w:rFonts w:cs="Times New Roman"/>
          <w:color w:val="000000" w:themeColor="text1"/>
          <w:szCs w:val="24"/>
        </w:rPr>
        <w:t>menyediakan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layan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mendukung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fungsionalitas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. </w:t>
      </w:r>
      <w:r w:rsidRPr="00535C4F">
        <w:rPr>
          <w:rFonts w:cs="Times New Roman"/>
          <w:color w:val="000000" w:themeColor="text1"/>
          <w:szCs w:val="24"/>
        </w:rPr>
        <w:t>Di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ast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ada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banyak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orang yang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membaca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meminjam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mengembalikan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dll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setiap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hari</w:t>
      </w:r>
      <w:proofErr w:type="spellEnd"/>
      <w:r w:rsidRPr="00535C4F">
        <w:rPr>
          <w:rFonts w:cs="Times New Roman"/>
          <w:color w:val="000000" w:themeColor="text1"/>
          <w:szCs w:val="24"/>
        </w:rPr>
        <w:t>.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layan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dar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kegiat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tersebut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ngelol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terkomputerisas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dalam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sistem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informas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tentunya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akan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membantu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staf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dalam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mengelola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r w:rsidRPr="00535C4F">
        <w:rPr>
          <w:rFonts w:cs="Times New Roman"/>
          <w:color w:val="000000" w:themeColor="text1"/>
          <w:szCs w:val="24"/>
        </w:rPr>
        <w:t>prose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minjam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biaya</w:t>
      </w:r>
      <w:proofErr w:type="spellEnd"/>
      <w:r w:rsidRPr="00535C4F">
        <w:rPr>
          <w:rFonts w:cs="Times New Roman"/>
          <w:color w:val="000000" w:themeColor="text1"/>
          <w:szCs w:val="24"/>
        </w:rPr>
        <w:t>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ngembali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buku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535C4F">
        <w:rPr>
          <w:rFonts w:cs="Times New Roman"/>
          <w:color w:val="000000" w:themeColor="text1"/>
          <w:szCs w:val="24"/>
        </w:rPr>
        <w:t>sehingga</w:t>
      </w:r>
      <w:proofErr w:type="spellEnd"/>
      <w:r w:rsidRPr="00535C4F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memudahk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ngunjung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</w:rPr>
        <w:t>deng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informasi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535C4F">
        <w:rPr>
          <w:rFonts w:cs="Times New Roman"/>
          <w:color w:val="000000" w:themeColor="text1"/>
          <w:szCs w:val="24"/>
          <w:shd w:val="clear" w:color="auto" w:fill="FFFFFF"/>
        </w:rPr>
        <w:t>.</w:t>
      </w:r>
    </w:p>
    <w:p w14:paraId="5D169149" w14:textId="1D03CCAF" w:rsidR="00183A97" w:rsidRPr="00183A97" w:rsidRDefault="00183A97" w:rsidP="00535C4F">
      <w:pPr>
        <w:ind w:left="426" w:firstLine="294"/>
        <w:jc w:val="both"/>
        <w:rPr>
          <w:rFonts w:cs="Times New Roman"/>
          <w:color w:val="000000" w:themeColor="text1"/>
          <w:szCs w:val="24"/>
        </w:rPr>
      </w:pP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dirancang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akan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membantu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mengatur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kegiatan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i </w:t>
      </w:r>
      <w:proofErr w:type="spellStart"/>
      <w:r w:rsidRPr="00183A97">
        <w:rPr>
          <w:rFonts w:cs="Times New Roman"/>
          <w:color w:val="000000" w:themeColor="text1"/>
          <w:szCs w:val="24"/>
        </w:rPr>
        <w:t>perpustakaan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183A97">
        <w:rPr>
          <w:rFonts w:cs="Times New Roman"/>
          <w:color w:val="000000" w:themeColor="text1"/>
          <w:szCs w:val="24"/>
        </w:rPr>
        <w:t>memudahkan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untuk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mendapatkan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membaca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183A97">
        <w:rPr>
          <w:rFonts w:cs="Times New Roman"/>
          <w:color w:val="000000" w:themeColor="text1"/>
          <w:szCs w:val="24"/>
          <w:shd w:val="clear" w:color="auto" w:fill="FFFFFF"/>
        </w:rPr>
        <w:t>meminjam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buku</w:t>
      </w:r>
      <w:proofErr w:type="spellEnd"/>
      <w:r w:rsidRPr="00183A97">
        <w:rPr>
          <w:rFonts w:cs="Times New Roman"/>
          <w:color w:val="000000" w:themeColor="text1"/>
          <w:szCs w:val="24"/>
        </w:rPr>
        <w:t>,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183A97">
        <w:rPr>
          <w:rFonts w:cs="Times New Roman"/>
          <w:color w:val="000000" w:themeColor="text1"/>
          <w:szCs w:val="24"/>
        </w:rPr>
        <w:t>masih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banyak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lagi</w:t>
      </w:r>
      <w:proofErr w:type="spellEnd"/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183A97">
        <w:rPr>
          <w:rFonts w:cs="Times New Roman"/>
          <w:color w:val="000000" w:themeColor="text1"/>
          <w:szCs w:val="24"/>
        </w:rPr>
        <w:t>dibutuhkan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183A97">
        <w:rPr>
          <w:rFonts w:cs="Times New Roman"/>
          <w:color w:val="000000" w:themeColor="text1"/>
          <w:szCs w:val="24"/>
        </w:rPr>
        <w:t>Seorang</w:t>
      </w:r>
      <w:proofErr w:type="spellEnd"/>
      <w:r w:rsidRPr="00183A97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3A97">
        <w:rPr>
          <w:rFonts w:cs="Times New Roman"/>
          <w:color w:val="000000" w:themeColor="text1"/>
          <w:szCs w:val="24"/>
        </w:rPr>
        <w:t>pustakawan</w:t>
      </w:r>
      <w:proofErr w:type="spellEnd"/>
      <w:r w:rsidRPr="00183A97">
        <w:rPr>
          <w:rFonts w:cs="Times New Roman"/>
          <w:color w:val="000000" w:themeColor="text1"/>
          <w:szCs w:val="24"/>
        </w:rPr>
        <w:t>.</w:t>
      </w:r>
    </w:p>
    <w:p w14:paraId="2B761CC2" w14:textId="62CF9F3B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3" w:name="_Toc107853540"/>
      <w:r w:rsidRPr="00F656BB">
        <w:rPr>
          <w:b w:val="0"/>
          <w:bCs/>
        </w:rPr>
        <w:t>Intended Audience and Reading Suggestions</w:t>
      </w:r>
      <w:bookmarkEnd w:id="3"/>
    </w:p>
    <w:p w14:paraId="521C7B17" w14:textId="4918FBE3" w:rsidR="00A51C1D" w:rsidRDefault="009E2987" w:rsidP="009E2987">
      <w:pPr>
        <w:ind w:left="426" w:firstLine="294"/>
        <w:rPr>
          <w:lang w:val="id-ID"/>
        </w:rPr>
      </w:pPr>
      <w:r>
        <w:rPr>
          <w:lang w:val="id-ID"/>
        </w:rPr>
        <w:t>Sasaran pembaca dari pembuatan SRS ini ditunjukan kepada pihak-pihak seperti berikut:</w:t>
      </w:r>
    </w:p>
    <w:p w14:paraId="5E841B3D" w14:textId="631D8C33" w:rsidR="009860E0" w:rsidRDefault="00A07B34" w:rsidP="009860E0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Anggota</w:t>
      </w:r>
    </w:p>
    <w:p w14:paraId="6932A226" w14:textId="3A685D81" w:rsidR="007722BD" w:rsidRPr="00D24033" w:rsidRDefault="00A07B34" w:rsidP="00D24033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Pustakawan</w:t>
      </w:r>
    </w:p>
    <w:p w14:paraId="539EFA20" w14:textId="15AC6733" w:rsidR="0096480D" w:rsidRDefault="003D5033" w:rsidP="00715E7B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4" w:name="_Toc107853541"/>
      <w:r w:rsidRPr="00F656BB">
        <w:rPr>
          <w:b w:val="0"/>
          <w:bCs/>
        </w:rPr>
        <w:t>Project Scope</w:t>
      </w:r>
      <w:bookmarkEnd w:id="4"/>
    </w:p>
    <w:p w14:paraId="3990B2AC" w14:textId="152E84B0" w:rsidR="002F0F99" w:rsidRDefault="00962954" w:rsidP="000E480C">
      <w:pPr>
        <w:ind w:left="426" w:firstLine="294"/>
        <w:jc w:val="both"/>
        <w:rPr>
          <w:rFonts w:cs="Times New Roman"/>
        </w:rPr>
      </w:pPr>
      <w:r>
        <w:rPr>
          <w:rFonts w:cs="Times New Roman"/>
        </w:rPr>
        <w:t xml:space="preserve">Sistem </w:t>
      </w:r>
      <w:proofErr w:type="spellStart"/>
      <w:r>
        <w:rPr>
          <w:rFonts w:cs="Times New Roman"/>
        </w:rPr>
        <w:t>in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iharap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ampu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mbantu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gal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urus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alam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ngelol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rpustakaan</w:t>
      </w:r>
      <w:proofErr w:type="spellEnd"/>
      <w:r>
        <w:rPr>
          <w:rFonts w:cs="Times New Roman"/>
        </w:rPr>
        <w:t xml:space="preserve"> yang </w:t>
      </w:r>
      <w:proofErr w:type="spellStart"/>
      <w:r>
        <w:rPr>
          <w:rFonts w:cs="Times New Roman"/>
        </w:rPr>
        <w:t>a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mbantu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ustakaw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menjalank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tugasny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engan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aik</w:t>
      </w:r>
      <w:proofErr w:type="spellEnd"/>
      <w:r>
        <w:rPr>
          <w:rFonts w:cs="Times New Roman"/>
        </w:rPr>
        <w:t>.</w:t>
      </w:r>
    </w:p>
    <w:p w14:paraId="34A51E45" w14:textId="10CF9BAD" w:rsidR="00996FA4" w:rsidRPr="00996FA4" w:rsidRDefault="00996FA4" w:rsidP="004725BD">
      <w:pPr>
        <w:ind w:firstLine="426"/>
        <w:jc w:val="both"/>
        <w:rPr>
          <w:rFonts w:cs="Times New Roman"/>
          <w:lang w:val="id-ID"/>
        </w:rPr>
      </w:pPr>
      <w:r>
        <w:rPr>
          <w:rFonts w:cs="Times New Roman"/>
          <w:lang w:val="id-ID"/>
        </w:rPr>
        <w:t>Manfaat yang diberikan:</w:t>
      </w:r>
    </w:p>
    <w:p w14:paraId="11FFC937" w14:textId="72D7384B" w:rsidR="00715E7B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Anggota</w:t>
      </w:r>
    </w:p>
    <w:p w14:paraId="45979107" w14:textId="6843F311" w:rsidR="00970A3D" w:rsidRDefault="00970A3D" w:rsidP="00970A3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untuk melakukan pendaftaran keanggotaan</w:t>
      </w:r>
      <w:r w:rsidR="00E27F64">
        <w:rPr>
          <w:lang w:val="id-ID"/>
        </w:rPr>
        <w:t>.</w:t>
      </w:r>
    </w:p>
    <w:p w14:paraId="73BB2EF9" w14:textId="04CC2395" w:rsidR="00A852DD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minjam buku</w:t>
      </w:r>
      <w:r w:rsidR="001040FE">
        <w:rPr>
          <w:lang w:val="id-ID"/>
        </w:rPr>
        <w:t>.</w:t>
      </w:r>
    </w:p>
    <w:p w14:paraId="078D242E" w14:textId="0C6BC23E" w:rsidR="000C3D42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lihat tanggal peminjaman dan pengembalian serta denda.</w:t>
      </w:r>
    </w:p>
    <w:p w14:paraId="6929A763" w14:textId="44C96A72" w:rsidR="002F0F99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Pustakawan</w:t>
      </w:r>
    </w:p>
    <w:p w14:paraId="7E0576A5" w14:textId="676E144A" w:rsidR="0019702D" w:rsidRDefault="002416C2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permudah dalam mengelola data buku dan anggota</w:t>
      </w:r>
      <w:r w:rsidR="007E2C0F">
        <w:rPr>
          <w:lang w:val="id-ID"/>
        </w:rPr>
        <w:t>.</w:t>
      </w:r>
    </w:p>
    <w:p w14:paraId="65FFA49B" w14:textId="0BEB4D9F" w:rsidR="002416C2" w:rsidRDefault="0045390C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inimalisir kesalahan yang terjadi dalam peminjaman buku.</w:t>
      </w:r>
    </w:p>
    <w:p w14:paraId="5D0D9704" w14:textId="0197D850" w:rsidR="003A1068" w:rsidRDefault="003A1068" w:rsidP="003A1068">
      <w:pPr>
        <w:ind w:left="426"/>
        <w:jc w:val="both"/>
        <w:rPr>
          <w:lang w:val="id-ID"/>
        </w:rPr>
      </w:pPr>
      <w:r>
        <w:rPr>
          <w:lang w:val="id-ID"/>
        </w:rPr>
        <w:t>Tujuan</w:t>
      </w:r>
    </w:p>
    <w:p w14:paraId="385F1152" w14:textId="0AEAE7DD" w:rsidR="003A1068" w:rsidRPr="003A1068" w:rsidRDefault="00006B10" w:rsidP="00EE16D1">
      <w:pPr>
        <w:ind w:left="426" w:firstLine="294"/>
        <w:jc w:val="both"/>
        <w:rPr>
          <w:lang w:val="id-ID"/>
        </w:rPr>
      </w:pPr>
      <w:r>
        <w:rPr>
          <w:lang w:val="id-ID"/>
        </w:rPr>
        <w:t>Aplikasi ini bertujuan untuk membangun sistem perpustakaan yang terorganisir dalam mengelola perpustakaan yang nantinya akan digunakan oleh pustakawan dan anggota perpustakaan.</w:t>
      </w:r>
    </w:p>
    <w:p w14:paraId="7D4C7AC7" w14:textId="326226FD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5" w:name="_Toc107853542"/>
      <w:r w:rsidRPr="00F656BB">
        <w:rPr>
          <w:b w:val="0"/>
          <w:bCs/>
        </w:rPr>
        <w:lastRenderedPageBreak/>
        <w:t>References</w:t>
      </w:r>
      <w:bookmarkEnd w:id="5"/>
    </w:p>
    <w:p w14:paraId="6E715C11" w14:textId="0B5A0A42" w:rsidR="00996FA4" w:rsidRDefault="00792E05" w:rsidP="00996FA4">
      <w:pPr>
        <w:ind w:left="426" w:firstLine="294"/>
        <w:rPr>
          <w:lang w:val="id-ID"/>
        </w:rPr>
      </w:pPr>
      <w:r>
        <w:rPr>
          <w:lang w:val="id-ID"/>
        </w:rPr>
        <w:t>Dokumen – dokumen yang digunakan sebagai Software Requirement atau SKPL (Spesifikasi Kebutuhan Perangkat Lunak) ini sebagai berikut:</w:t>
      </w:r>
    </w:p>
    <w:p w14:paraId="1848467E" w14:textId="28786255" w:rsidR="00776731" w:rsidRDefault="00867661" w:rsidP="00C4186C">
      <w:pPr>
        <w:ind w:left="426"/>
        <w:jc w:val="both"/>
        <w:rPr>
          <w:lang w:val="id-ID"/>
        </w:rPr>
      </w:pPr>
      <w:r>
        <w:rPr>
          <w:rFonts w:cs="Times New Roman"/>
          <w:lang w:val="id-ID"/>
        </w:rPr>
        <w:t>Umbara, F. (2022)</w:t>
      </w:r>
      <w:r w:rsidR="00771FEF">
        <w:rPr>
          <w:rFonts w:cs="Times New Roman"/>
          <w:lang w:val="id-ID"/>
        </w:rPr>
        <w:t>. MODUL ANALISIS DAN PERANCANGAN PERANGKAT LUNAK</w:t>
      </w:r>
    </w:p>
    <w:p w14:paraId="4501CF5F" w14:textId="4C825631" w:rsidR="0007710E" w:rsidRPr="0007710E" w:rsidRDefault="0007710E" w:rsidP="00FD1F6C">
      <w:pPr>
        <w:widowControl w:val="0"/>
        <w:autoSpaceDE w:val="0"/>
        <w:autoSpaceDN w:val="0"/>
        <w:adjustRightInd w:val="0"/>
        <w:spacing w:line="240" w:lineRule="auto"/>
        <w:ind w:left="480" w:hanging="54"/>
        <w:jc w:val="both"/>
        <w:rPr>
          <w:rFonts w:cs="Times New Roman"/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07710E">
        <w:rPr>
          <w:rFonts w:cs="Times New Roman"/>
          <w:noProof/>
          <w:szCs w:val="24"/>
        </w:rPr>
        <w:t xml:space="preserve">Rahayu, S., Satria, E., &amp; Cahyana, R. (2012). PENGEMBANGAN APLIKASI KATALOG ONLINE DI PERPUSTAKAAN SEKOLAH TINGGI TEKNOLOGI GARUT. </w:t>
      </w:r>
      <w:r w:rsidRPr="0007710E">
        <w:rPr>
          <w:rFonts w:cs="Times New Roman"/>
          <w:i/>
          <w:iCs/>
          <w:noProof/>
          <w:szCs w:val="24"/>
        </w:rPr>
        <w:t>Teknovasi</w:t>
      </w:r>
      <w:r w:rsidRPr="0007710E">
        <w:rPr>
          <w:rFonts w:cs="Times New Roman"/>
          <w:noProof/>
          <w:szCs w:val="24"/>
        </w:rPr>
        <w:t>, 319–326.</w:t>
      </w:r>
    </w:p>
    <w:p w14:paraId="30B05434" w14:textId="37D048B7" w:rsidR="0007710E" w:rsidRDefault="0007710E" w:rsidP="00FD1F6C">
      <w:pPr>
        <w:ind w:left="426" w:firstLine="294"/>
        <w:jc w:val="both"/>
        <w:rPr>
          <w:lang w:val="id-ID"/>
        </w:rPr>
      </w:pPr>
      <w:r>
        <w:rPr>
          <w:lang w:val="id-ID"/>
        </w:rPr>
        <w:fldChar w:fldCharType="end"/>
      </w:r>
    </w:p>
    <w:p w14:paraId="5A99F53B" w14:textId="77CA734B" w:rsidR="001A4DCF" w:rsidRDefault="001A4DCF" w:rsidP="00DE2DE7">
      <w:pPr>
        <w:pStyle w:val="Heading1"/>
        <w:sectPr w:rsidR="001A4DCF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200D6D33" w14:textId="5025F92C" w:rsidR="008D3C06" w:rsidRDefault="008D3C06" w:rsidP="00C647C3">
      <w:pPr>
        <w:pStyle w:val="Heading1"/>
      </w:pPr>
      <w:bookmarkStart w:id="6" w:name="_Toc107853543"/>
      <w:r>
        <w:lastRenderedPageBreak/>
        <w:t>BAB II</w:t>
      </w:r>
      <w:r w:rsidR="009961AC">
        <w:t xml:space="preserve"> </w:t>
      </w:r>
      <w:r>
        <w:t>OVERALL DESCRIPTION</w:t>
      </w:r>
      <w:bookmarkEnd w:id="6"/>
    </w:p>
    <w:p w14:paraId="78386FDE" w14:textId="77777777" w:rsidR="00204A16" w:rsidRDefault="00204A16" w:rsidP="00C647C3">
      <w:pPr>
        <w:pStyle w:val="Heading1"/>
      </w:pPr>
    </w:p>
    <w:p w14:paraId="249AAA0F" w14:textId="57937E93" w:rsidR="00380FFE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7" w:name="_Toc107853544"/>
      <w:proofErr w:type="spellStart"/>
      <w:r w:rsidRPr="00F54D87">
        <w:rPr>
          <w:b w:val="0"/>
          <w:bCs/>
        </w:rPr>
        <w:t>Organitations</w:t>
      </w:r>
      <w:bookmarkEnd w:id="7"/>
      <w:proofErr w:type="spellEnd"/>
    </w:p>
    <w:p w14:paraId="506BBDDE" w14:textId="70DA25C9" w:rsidR="00775692" w:rsidRDefault="00775692" w:rsidP="003749E5">
      <w:pPr>
        <w:ind w:left="426" w:firstLine="294"/>
        <w:jc w:val="both"/>
      </w:pPr>
      <w:proofErr w:type="spellStart"/>
      <w:r>
        <w:t>Perpustakaan</w:t>
      </w:r>
      <w:proofErr w:type="spellEnd"/>
      <w:r>
        <w:t xml:space="preserve"> </w:t>
      </w:r>
      <w:r w:rsidR="003749E5">
        <w:rPr>
          <w:lang w:val="id-ID"/>
        </w:rPr>
        <w:t xml:space="preserve">sekolah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yang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buku-buku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</w:t>
      </w:r>
      <w:r w:rsidR="003749E5">
        <w:rPr>
          <w:lang w:val="id-ID"/>
        </w:rPr>
        <w:t>sekolah</w:t>
      </w:r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r w:rsidR="003749E5">
        <w:rPr>
          <w:lang w:val="id-ID"/>
        </w:rPr>
        <w:t>siswa</w:t>
      </w:r>
      <w:r>
        <w:t xml:space="preserve"> yang </w:t>
      </w:r>
      <w:r w:rsidR="0092662E">
        <w:rPr>
          <w:lang w:val="id-ID"/>
        </w:rPr>
        <w:t>berada di</w:t>
      </w:r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r w:rsidR="0092662E">
        <w:rPr>
          <w:lang w:val="id-ID"/>
        </w:rPr>
        <w:t>sekolah</w:t>
      </w:r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>.</w:t>
      </w:r>
    </w:p>
    <w:p w14:paraId="6A8A241E" w14:textId="4E7538E2" w:rsidR="007D4CA4" w:rsidRDefault="007D4CA4" w:rsidP="007D4CA4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Visi</w:t>
      </w:r>
    </w:p>
    <w:p w14:paraId="02141290" w14:textId="2D469896" w:rsidR="003702E6" w:rsidRPr="00A60DBE" w:rsidRDefault="00A60DBE" w:rsidP="00A60DBE">
      <w:pPr>
        <w:pStyle w:val="ListParagraph"/>
        <w:jc w:val="both"/>
        <w:rPr>
          <w:rFonts w:cs="Times New Roman"/>
          <w:color w:val="000000" w:themeColor="text1"/>
          <w:szCs w:val="24"/>
          <w:lang w:val="id-ID"/>
        </w:rPr>
      </w:pPr>
      <w:proofErr w:type="spellStart"/>
      <w:r w:rsidRPr="00A60DBE">
        <w:rPr>
          <w:rFonts w:cs="Times New Roman"/>
          <w:color w:val="000000" w:themeColor="text1"/>
          <w:szCs w:val="24"/>
        </w:rPr>
        <w:t>Memberikan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ilmu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pengetahuan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kepada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masyarakat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untuk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meningkatkan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kualitas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masyarakat</w:t>
      </w:r>
      <w:proofErr w:type="spellEnd"/>
      <w:r w:rsidRPr="00A60DBE">
        <w:rPr>
          <w:rFonts w:cs="Times New Roman"/>
          <w:color w:val="000000" w:themeColor="text1"/>
          <w:szCs w:val="24"/>
        </w:rPr>
        <w:t>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memiliki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ilmu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berguna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untuk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kepentingan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bersama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r w:rsidRPr="00A60DBE">
        <w:rPr>
          <w:rFonts w:cs="Times New Roman"/>
          <w:color w:val="000000" w:themeColor="text1"/>
          <w:szCs w:val="24"/>
        </w:rPr>
        <w:t xml:space="preserve">dan </w:t>
      </w:r>
      <w:proofErr w:type="spellStart"/>
      <w:r w:rsidRPr="00A60DBE">
        <w:rPr>
          <w:rFonts w:cs="Times New Roman"/>
          <w:color w:val="000000" w:themeColor="text1"/>
          <w:szCs w:val="24"/>
        </w:rPr>
        <w:t>memperoleh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ilmu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pengetahuan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teknologi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berguna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bermanfaat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</w:rPr>
        <w:t>bagi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A60DBE">
        <w:rPr>
          <w:rFonts w:cs="Times New Roman"/>
          <w:color w:val="000000" w:themeColor="text1"/>
          <w:szCs w:val="24"/>
          <w:shd w:val="clear" w:color="auto" w:fill="FFFFFF"/>
        </w:rPr>
        <w:t>masyarakat</w:t>
      </w:r>
      <w:proofErr w:type="spellEnd"/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r w:rsidRPr="00A60DBE">
        <w:rPr>
          <w:rFonts w:cs="Times New Roman"/>
          <w:color w:val="000000" w:themeColor="text1"/>
          <w:szCs w:val="24"/>
        </w:rPr>
        <w:t>negara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negara.</w:t>
      </w:r>
    </w:p>
    <w:p w14:paraId="7D8579F6" w14:textId="4C54EF37" w:rsidR="00C7204A" w:rsidRDefault="007D4CA4" w:rsidP="00903C09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Misi</w:t>
      </w:r>
    </w:p>
    <w:p w14:paraId="693FD250" w14:textId="77777777" w:rsidR="008D3381" w:rsidRDefault="00903C09" w:rsidP="008D3381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903C09">
        <w:rPr>
          <w:lang w:val="id-ID"/>
        </w:rPr>
        <w:t>Menyediakan akses untuk mengetahui dan mempelajari ilmu yang disediakan</w:t>
      </w:r>
    </w:p>
    <w:p w14:paraId="2DB991CE" w14:textId="77777777" w:rsidR="0040673F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8D3381">
        <w:rPr>
          <w:lang w:val="id-ID"/>
        </w:rPr>
        <w:t>Menyediakan layanan informasi sesuai dengan kebutuhan pemakainya</w:t>
      </w:r>
    </w:p>
    <w:p w14:paraId="7169FD53" w14:textId="24C2A5EC" w:rsidR="00903C09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40673F">
        <w:rPr>
          <w:lang w:val="id-ID"/>
        </w:rPr>
        <w:t>Memberikan kemudahan terhadap informasi ilmu pengetahuan dan keterampilan</w:t>
      </w:r>
    </w:p>
    <w:p w14:paraId="5A641CF5" w14:textId="2BC5AF08" w:rsidR="00D81815" w:rsidRDefault="009B428E" w:rsidP="00D81815">
      <w:pPr>
        <w:pStyle w:val="ListParagraph"/>
        <w:numPr>
          <w:ilvl w:val="0"/>
          <w:numId w:val="19"/>
        </w:numPr>
        <w:jc w:val="both"/>
        <w:rPr>
          <w:lang w:val="id-ID"/>
        </w:rPr>
      </w:pPr>
      <w:r>
        <w:rPr>
          <w:lang w:val="id-ID"/>
        </w:rPr>
        <w:t>Struktur Organisasi</w:t>
      </w:r>
    </w:p>
    <w:p w14:paraId="59D89F72" w14:textId="250F5D21" w:rsidR="003D4033" w:rsidRDefault="00A91BB3" w:rsidP="003D4033">
      <w:pPr>
        <w:pStyle w:val="ListParagraph"/>
        <w:jc w:val="both"/>
        <w:rPr>
          <w:lang w:val="id-ID"/>
        </w:rPr>
      </w:pPr>
      <w:r>
        <w:rPr>
          <w:lang w:val="id-ID"/>
        </w:rPr>
        <w:t>Berikut adalah orang yang terlibat dalam aplikasi perpustakaan sekolah ini</w:t>
      </w:r>
      <w:r w:rsidR="004B3245">
        <w:rPr>
          <w:lang w:val="id-ID"/>
        </w:rPr>
        <w:t>.</w:t>
      </w:r>
    </w:p>
    <w:p w14:paraId="5974846B" w14:textId="6F45EA94" w:rsidR="006D05C2" w:rsidRPr="00D81815" w:rsidRDefault="008A0724" w:rsidP="006D05C2">
      <w:pPr>
        <w:pStyle w:val="ListParagraph"/>
        <w:jc w:val="center"/>
        <w:rPr>
          <w:lang w:val="id-ID"/>
        </w:rPr>
      </w:pPr>
      <w:r>
        <w:rPr>
          <w:noProof/>
          <w:lang w:val="en-US"/>
        </w:rPr>
        <w:drawing>
          <wp:inline distT="0" distB="0" distL="0" distR="0" wp14:anchorId="68451777" wp14:editId="3DA2190E">
            <wp:extent cx="2943225" cy="1058545"/>
            <wp:effectExtent l="0" t="0" r="9525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058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B8AD1" w14:textId="6DA7B755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8" w:name="_Toc107853545"/>
      <w:r w:rsidRPr="00F54D87">
        <w:rPr>
          <w:b w:val="0"/>
          <w:bCs/>
        </w:rPr>
        <w:t>Product Perspective</w:t>
      </w:r>
      <w:bookmarkEnd w:id="8"/>
    </w:p>
    <w:p w14:paraId="563133BC" w14:textId="32BD0914" w:rsidR="0044773B" w:rsidRPr="002611F6" w:rsidRDefault="002611F6" w:rsidP="002611F6">
      <w:pPr>
        <w:ind w:left="426" w:firstLine="294"/>
        <w:jc w:val="both"/>
        <w:rPr>
          <w:rFonts w:cs="Times New Roman"/>
          <w:szCs w:val="24"/>
        </w:rPr>
      </w:pP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Dari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perspektif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organisasi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perangkat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lunak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ini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mbantu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layani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komunitas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dan </w:t>
      </w:r>
      <w:proofErr w:type="spellStart"/>
      <w:r w:rsidRPr="002611F6">
        <w:rPr>
          <w:rFonts w:cs="Times New Roman"/>
          <w:color w:val="000000" w:themeColor="text1"/>
          <w:szCs w:val="24"/>
        </w:rPr>
        <w:t>mengakses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pengetahuan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yang </w:t>
      </w:r>
      <w:proofErr w:type="spellStart"/>
      <w:r w:rsidRPr="002611F6">
        <w:rPr>
          <w:rFonts w:cs="Times New Roman"/>
          <w:color w:val="000000" w:themeColor="text1"/>
          <w:szCs w:val="24"/>
        </w:rPr>
        <w:t>dapat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diberikan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organisasi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kepad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komunitas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. Hal </w:t>
      </w:r>
      <w:proofErr w:type="spellStart"/>
      <w:r w:rsidRPr="002611F6">
        <w:rPr>
          <w:rFonts w:cs="Times New Roman"/>
          <w:color w:val="000000" w:themeColor="text1"/>
          <w:szCs w:val="24"/>
        </w:rPr>
        <w:t>ini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mbuat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asyarakat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tertarik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untuk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mbac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d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masyarakat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dapat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nerapkanny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karen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udah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diakses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dan </w:t>
      </w:r>
      <w:proofErr w:type="spellStart"/>
      <w:r w:rsidRPr="002611F6">
        <w:rPr>
          <w:rFonts w:cs="Times New Roman"/>
          <w:color w:val="000000" w:themeColor="text1"/>
          <w:szCs w:val="24"/>
        </w:rPr>
        <w:t>memiliki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ilmu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2611F6">
        <w:rPr>
          <w:rFonts w:cs="Times New Roman"/>
          <w:color w:val="000000" w:themeColor="text1"/>
          <w:szCs w:val="24"/>
        </w:rPr>
        <w:t>bermanfaat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2611F6">
        <w:rPr>
          <w:rFonts w:cs="Times New Roman"/>
          <w:color w:val="000000" w:themeColor="text1"/>
          <w:szCs w:val="24"/>
        </w:rPr>
        <w:t>Hasilny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adalah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pengetahuan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2611F6">
        <w:rPr>
          <w:rFonts w:cs="Times New Roman"/>
          <w:color w:val="000000" w:themeColor="text1"/>
          <w:szCs w:val="24"/>
        </w:rPr>
        <w:t>kreativitas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  <w:shd w:val="clear" w:color="auto" w:fill="FFFFFF"/>
        </w:rPr>
        <w:t>mereka</w:t>
      </w:r>
      <w:proofErr w:type="spellEnd"/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untuk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diri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mereka</w:t>
      </w:r>
      <w:proofErr w:type="spellEnd"/>
      <w:r w:rsidRPr="002611F6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11F6">
        <w:rPr>
          <w:rFonts w:cs="Times New Roman"/>
          <w:color w:val="000000" w:themeColor="text1"/>
          <w:szCs w:val="24"/>
        </w:rPr>
        <w:t>sendiri</w:t>
      </w:r>
      <w:proofErr w:type="spellEnd"/>
      <w:r w:rsidRPr="002611F6">
        <w:rPr>
          <w:rFonts w:cs="Times New Roman"/>
          <w:color w:val="000000" w:themeColor="text1"/>
          <w:szCs w:val="24"/>
        </w:rPr>
        <w:t>.</w:t>
      </w:r>
    </w:p>
    <w:p w14:paraId="7BCCFEFA" w14:textId="641564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9" w:name="_Toc107853546"/>
      <w:r w:rsidRPr="00F54D87">
        <w:rPr>
          <w:b w:val="0"/>
          <w:bCs/>
        </w:rPr>
        <w:t>User Classes and Characteristics</w:t>
      </w:r>
      <w:bookmarkEnd w:id="9"/>
    </w:p>
    <w:p w14:paraId="23C38222" w14:textId="10AD7395" w:rsidR="00EE7C68" w:rsidRDefault="00391034" w:rsidP="00391034">
      <w:pPr>
        <w:ind w:left="426" w:firstLine="294"/>
        <w:rPr>
          <w:rFonts w:cs="Times New Roman"/>
          <w:lang w:val="id-ID"/>
        </w:rPr>
      </w:pPr>
      <w:r>
        <w:rPr>
          <w:lang w:val="id-ID"/>
        </w:rPr>
        <w:t xml:space="preserve">Pengguna dari perangkat lunak memiliki hak akses dan operasi </w:t>
      </w:r>
      <w:r>
        <w:rPr>
          <w:rFonts w:cs="Times New Roman"/>
        </w:rPr>
        <w:t xml:space="preserve">yang </w:t>
      </w:r>
      <w:proofErr w:type="spellStart"/>
      <w:r>
        <w:rPr>
          <w:rFonts w:cs="Times New Roman"/>
        </w:rPr>
        <w:t>dapat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dilakukan</w:t>
      </w:r>
      <w:proofErr w:type="spellEnd"/>
      <w:r>
        <w:rPr>
          <w:rFonts w:cs="Times New Roman"/>
          <w:lang w:val="id-ID"/>
        </w:rPr>
        <w:t xml:space="preserve"> </w:t>
      </w:r>
      <w:proofErr w:type="spellStart"/>
      <w:r>
        <w:rPr>
          <w:rFonts w:cs="Times New Roman"/>
        </w:rPr>
        <w:t>sesuai</w:t>
      </w:r>
      <w:proofErr w:type="spellEnd"/>
      <w:r>
        <w:rPr>
          <w:rFonts w:cs="Times New Roman"/>
        </w:rPr>
        <w:t xml:space="preserve"> </w:t>
      </w:r>
      <w:r>
        <w:rPr>
          <w:rFonts w:cs="Times New Roman"/>
          <w:lang w:val="id-ID"/>
        </w:rPr>
        <w:t xml:space="preserve">dengan </w:t>
      </w:r>
      <w:proofErr w:type="spellStart"/>
      <w:r>
        <w:rPr>
          <w:rFonts w:cs="Times New Roman"/>
        </w:rPr>
        <w:t>hak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aksesnya</w:t>
      </w:r>
      <w:proofErr w:type="spellEnd"/>
      <w:r w:rsidR="004E0487">
        <w:rPr>
          <w:rFonts w:cs="Times New Roman"/>
          <w:lang w:val="id-ID"/>
        </w:rPr>
        <w:t>.</w:t>
      </w:r>
    </w:p>
    <w:p w14:paraId="6937E47B" w14:textId="40E450BC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</w:t>
      </w:r>
    </w:p>
    <w:p w14:paraId="2277EE26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proofErr w:type="spellStart"/>
      <w:r>
        <w:rPr>
          <w:rFonts w:eastAsia="Times New Roman" w:cs="Times New Roman"/>
        </w:rPr>
        <w:t>Manajemen</w:t>
      </w:r>
      <w:proofErr w:type="spellEnd"/>
      <w:r>
        <w:rPr>
          <w:rFonts w:eastAsia="Times New Roman" w:cs="Times New Roman"/>
        </w:rPr>
        <w:t xml:space="preserve"> data </w:t>
      </w:r>
      <w:proofErr w:type="spellStart"/>
      <w:r>
        <w:rPr>
          <w:rFonts w:eastAsia="Times New Roman" w:cs="Times New Roman"/>
        </w:rPr>
        <w:t>peminjaman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engembalian</w:t>
      </w:r>
      <w:proofErr w:type="spellEnd"/>
      <w:r>
        <w:rPr>
          <w:rFonts w:eastAsia="Times New Roman" w:cs="Times New Roman"/>
        </w:rPr>
        <w:t xml:space="preserve">, dan </w:t>
      </w:r>
      <w:proofErr w:type="spellStart"/>
      <w:r>
        <w:rPr>
          <w:rFonts w:eastAsia="Times New Roman" w:cs="Times New Roman"/>
        </w:rPr>
        <w:t>denda</w:t>
      </w:r>
      <w:proofErr w:type="spellEnd"/>
      <w:r>
        <w:rPr>
          <w:rFonts w:eastAsia="Times New Roman" w:cs="Times New Roman"/>
        </w:rPr>
        <w:t>.</w:t>
      </w:r>
    </w:p>
    <w:p w14:paraId="5894617F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proofErr w:type="spellStart"/>
      <w:r w:rsidRPr="00267930">
        <w:rPr>
          <w:rFonts w:eastAsia="Times New Roman" w:cs="Times New Roman"/>
        </w:rPr>
        <w:t>Melakukan</w:t>
      </w:r>
      <w:proofErr w:type="spellEnd"/>
      <w:r w:rsidRPr="00267930">
        <w:rPr>
          <w:rFonts w:eastAsia="Times New Roman" w:cs="Times New Roman"/>
        </w:rPr>
        <w:t xml:space="preserve"> </w:t>
      </w:r>
      <w:proofErr w:type="spellStart"/>
      <w:r w:rsidRPr="00267930">
        <w:rPr>
          <w:rFonts w:eastAsia="Times New Roman" w:cs="Times New Roman"/>
        </w:rPr>
        <w:t>penambahan</w:t>
      </w:r>
      <w:proofErr w:type="spellEnd"/>
      <w:r w:rsidRPr="00267930">
        <w:rPr>
          <w:rFonts w:eastAsia="Times New Roman" w:cs="Times New Roman"/>
        </w:rPr>
        <w:t>/</w:t>
      </w:r>
      <w:proofErr w:type="spellStart"/>
      <w:r w:rsidRPr="00267930">
        <w:rPr>
          <w:rFonts w:eastAsia="Times New Roman" w:cs="Times New Roman"/>
        </w:rPr>
        <w:t>penghapusan</w:t>
      </w:r>
      <w:proofErr w:type="spellEnd"/>
      <w:r w:rsidRPr="00267930">
        <w:rPr>
          <w:rFonts w:eastAsia="Times New Roman" w:cs="Times New Roman"/>
        </w:rPr>
        <w:t xml:space="preserve"> </w:t>
      </w:r>
      <w:proofErr w:type="spellStart"/>
      <w:r w:rsidRPr="00267930">
        <w:rPr>
          <w:rFonts w:eastAsia="Times New Roman" w:cs="Times New Roman"/>
        </w:rPr>
        <w:t>anggota</w:t>
      </w:r>
      <w:proofErr w:type="spellEnd"/>
      <w:r w:rsidRPr="00267930">
        <w:rPr>
          <w:rFonts w:eastAsia="Times New Roman" w:cs="Times New Roman"/>
        </w:rPr>
        <w:t>(</w:t>
      </w:r>
      <w:proofErr w:type="spellStart"/>
      <w:r w:rsidRPr="00267930">
        <w:rPr>
          <w:rFonts w:eastAsia="Times New Roman" w:cs="Times New Roman"/>
        </w:rPr>
        <w:t>registrasi</w:t>
      </w:r>
      <w:proofErr w:type="spellEnd"/>
      <w:r w:rsidRPr="00267930">
        <w:rPr>
          <w:rFonts w:eastAsia="Times New Roman" w:cs="Times New Roman"/>
        </w:rPr>
        <w:t>).</w:t>
      </w:r>
    </w:p>
    <w:p w14:paraId="11FA0FEC" w14:textId="27468CCD" w:rsidR="0059095F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proofErr w:type="spellStart"/>
      <w:r w:rsidRPr="00267930">
        <w:rPr>
          <w:rFonts w:eastAsia="Times New Roman" w:cs="Times New Roman"/>
        </w:rPr>
        <w:lastRenderedPageBreak/>
        <w:t>Melihat</w:t>
      </w:r>
      <w:proofErr w:type="spellEnd"/>
      <w:r w:rsidRPr="00267930">
        <w:rPr>
          <w:rFonts w:eastAsia="Times New Roman" w:cs="Times New Roman"/>
        </w:rPr>
        <w:t xml:space="preserve">, </w:t>
      </w:r>
      <w:proofErr w:type="spellStart"/>
      <w:r w:rsidRPr="00267930">
        <w:rPr>
          <w:rFonts w:eastAsia="Times New Roman" w:cs="Times New Roman"/>
        </w:rPr>
        <w:t>membuat</w:t>
      </w:r>
      <w:proofErr w:type="spellEnd"/>
      <w:r w:rsidRPr="00267930">
        <w:rPr>
          <w:rFonts w:eastAsia="Times New Roman" w:cs="Times New Roman"/>
        </w:rPr>
        <w:t xml:space="preserve"> dan </w:t>
      </w:r>
      <w:proofErr w:type="spellStart"/>
      <w:r w:rsidRPr="00267930">
        <w:rPr>
          <w:rFonts w:eastAsia="Times New Roman" w:cs="Times New Roman"/>
        </w:rPr>
        <w:t>mengakses</w:t>
      </w:r>
      <w:proofErr w:type="spellEnd"/>
      <w:r w:rsidRPr="00267930">
        <w:rPr>
          <w:rFonts w:eastAsia="Times New Roman" w:cs="Times New Roman"/>
        </w:rPr>
        <w:t xml:space="preserve"> data </w:t>
      </w:r>
      <w:proofErr w:type="spellStart"/>
      <w:r w:rsidRPr="00267930">
        <w:rPr>
          <w:rFonts w:eastAsia="Times New Roman" w:cs="Times New Roman"/>
        </w:rPr>
        <w:t>peminjaman</w:t>
      </w:r>
      <w:proofErr w:type="spellEnd"/>
      <w:r w:rsidRPr="00267930">
        <w:rPr>
          <w:rFonts w:eastAsia="Times New Roman" w:cs="Times New Roman"/>
        </w:rPr>
        <w:t>/</w:t>
      </w:r>
      <w:proofErr w:type="spellStart"/>
      <w:r w:rsidRPr="00267930">
        <w:rPr>
          <w:rFonts w:eastAsia="Times New Roman" w:cs="Times New Roman"/>
        </w:rPr>
        <w:t>pengembalian</w:t>
      </w:r>
      <w:proofErr w:type="spellEnd"/>
      <w:r w:rsidRPr="00267930">
        <w:rPr>
          <w:rFonts w:eastAsia="Times New Roman" w:cs="Times New Roman"/>
        </w:rPr>
        <w:t>.</w:t>
      </w:r>
    </w:p>
    <w:p w14:paraId="0B4426D1" w14:textId="191E8074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</w:t>
      </w:r>
    </w:p>
    <w:p w14:paraId="44D0B85B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  <w:lang w:val="en-US"/>
        </w:rPr>
      </w:pPr>
      <w:proofErr w:type="spellStart"/>
      <w:r>
        <w:rPr>
          <w:rFonts w:eastAsia="Times New Roman" w:cs="Times New Roman"/>
        </w:rPr>
        <w:t>Melihat</w:t>
      </w:r>
      <w:proofErr w:type="spellEnd"/>
      <w:r>
        <w:rPr>
          <w:rFonts w:eastAsia="Times New Roman" w:cs="Times New Roman"/>
        </w:rPr>
        <w:t xml:space="preserve"> data </w:t>
      </w:r>
      <w:proofErr w:type="spellStart"/>
      <w:r>
        <w:rPr>
          <w:rFonts w:eastAsia="Times New Roman" w:cs="Times New Roman"/>
        </w:rPr>
        <w:t>keterlambatan</w:t>
      </w:r>
      <w:proofErr w:type="spellEnd"/>
      <w:r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pengembalian</w:t>
      </w:r>
      <w:proofErr w:type="spellEnd"/>
      <w:r>
        <w:rPr>
          <w:rFonts w:eastAsia="Times New Roman" w:cs="Times New Roman"/>
        </w:rPr>
        <w:t>.</w:t>
      </w:r>
    </w:p>
    <w:p w14:paraId="163D441E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</w:rPr>
      </w:pPr>
      <w:proofErr w:type="spellStart"/>
      <w:r>
        <w:rPr>
          <w:rFonts w:eastAsia="Times New Roman" w:cs="Times New Roman"/>
        </w:rPr>
        <w:t>Melihat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membuat</w:t>
      </w:r>
      <w:proofErr w:type="spellEnd"/>
      <w:r>
        <w:rPr>
          <w:rFonts w:eastAsia="Times New Roman" w:cs="Times New Roman"/>
        </w:rPr>
        <w:t xml:space="preserve"> dan </w:t>
      </w:r>
      <w:proofErr w:type="spellStart"/>
      <w:r>
        <w:rPr>
          <w:rFonts w:eastAsia="Times New Roman" w:cs="Times New Roman"/>
        </w:rPr>
        <w:t>mengakses</w:t>
      </w:r>
      <w:proofErr w:type="spellEnd"/>
      <w:r>
        <w:rPr>
          <w:rFonts w:eastAsia="Times New Roman" w:cs="Times New Roman"/>
        </w:rPr>
        <w:t xml:space="preserve"> data </w:t>
      </w:r>
      <w:proofErr w:type="spellStart"/>
      <w:r>
        <w:rPr>
          <w:rFonts w:eastAsia="Times New Roman" w:cs="Times New Roman"/>
        </w:rPr>
        <w:t>denda</w:t>
      </w:r>
      <w:proofErr w:type="spellEnd"/>
      <w:r>
        <w:rPr>
          <w:rFonts w:eastAsia="Times New Roman" w:cs="Times New Roman"/>
        </w:rPr>
        <w:t>.</w:t>
      </w:r>
    </w:p>
    <w:p w14:paraId="4232A0A2" w14:textId="77777777" w:rsidR="007B6579" w:rsidRPr="004E0487" w:rsidRDefault="007B6579" w:rsidP="007B6579">
      <w:pPr>
        <w:pStyle w:val="ListParagraph"/>
        <w:rPr>
          <w:lang w:val="id-ID"/>
        </w:rPr>
      </w:pPr>
    </w:p>
    <w:p w14:paraId="087FB2FC" w14:textId="1B428111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I</w:t>
      </w:r>
    </w:p>
    <w:p w14:paraId="615E2112" w14:textId="1DE4091C" w:rsidR="007B6579" w:rsidRPr="004E0487" w:rsidRDefault="00267930" w:rsidP="00267930">
      <w:pPr>
        <w:pStyle w:val="ListParagraph"/>
        <w:numPr>
          <w:ilvl w:val="0"/>
          <w:numId w:val="27"/>
        </w:numPr>
        <w:rPr>
          <w:lang w:val="id-ID"/>
        </w:rPr>
      </w:pPr>
      <w:r>
        <w:rPr>
          <w:lang w:val="id-ID"/>
        </w:rPr>
        <w:t>Manajemen data buku, anggota dan pustakawan.</w:t>
      </w:r>
    </w:p>
    <w:p w14:paraId="7AA92631" w14:textId="503E38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0" w:name="_Toc107853547"/>
      <w:r w:rsidRPr="00F54D87">
        <w:rPr>
          <w:b w:val="0"/>
          <w:bCs/>
        </w:rPr>
        <w:t>Operating Environment</w:t>
      </w:r>
      <w:bookmarkEnd w:id="10"/>
    </w:p>
    <w:p w14:paraId="7E107BCA" w14:textId="2E182423" w:rsidR="00267930" w:rsidRDefault="00267930" w:rsidP="00267930">
      <w:pPr>
        <w:ind w:firstLine="720"/>
        <w:rPr>
          <w:lang w:val="id-ID"/>
        </w:rPr>
      </w:pPr>
      <w:r>
        <w:rPr>
          <w:lang w:val="id-ID"/>
        </w:rPr>
        <w:t>Perangkat lunak ini bisa dibuat dan didukung menggunakan:</w:t>
      </w:r>
    </w:p>
    <w:p w14:paraId="0AC2A2D1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Operating System: Windows OS.</w:t>
      </w:r>
    </w:p>
    <w:p w14:paraId="67ECE8FD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Platform: Java</w:t>
      </w:r>
    </w:p>
    <w:p w14:paraId="6F2F1420" w14:textId="157D1F89" w:rsidR="00267930" w:rsidRPr="00267930" w:rsidRDefault="00267930" w:rsidP="00267930">
      <w:pPr>
        <w:pStyle w:val="ListParagraph"/>
        <w:numPr>
          <w:ilvl w:val="0"/>
          <w:numId w:val="28"/>
        </w:numPr>
        <w:spacing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Database: MySQL</w:t>
      </w:r>
    </w:p>
    <w:p w14:paraId="0E5A8EDB" w14:textId="72862A30" w:rsidR="00380FFE" w:rsidRDefault="00380FFE" w:rsidP="00C647C3">
      <w:pPr>
        <w:pStyle w:val="Heading1"/>
        <w:sectPr w:rsidR="00380FFE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7449B283" w14:textId="430A4875" w:rsidR="008D3C06" w:rsidRDefault="008D3C06" w:rsidP="00FD6E22">
      <w:pPr>
        <w:pStyle w:val="Heading1"/>
      </w:pPr>
      <w:bookmarkStart w:id="11" w:name="_Toc107853548"/>
      <w:r>
        <w:lastRenderedPageBreak/>
        <w:t>BAB III</w:t>
      </w:r>
      <w:r w:rsidR="00563302">
        <w:t xml:space="preserve"> </w:t>
      </w:r>
      <w:r>
        <w:t>FUNCTIONAL REQUIREMENTS</w:t>
      </w:r>
      <w:bookmarkEnd w:id="11"/>
    </w:p>
    <w:p w14:paraId="3981616C" w14:textId="03217C43" w:rsidR="00204A16" w:rsidRDefault="00204A16" w:rsidP="00267930"/>
    <w:p w14:paraId="36A8C4F2" w14:textId="1B6F1F6D" w:rsidR="00267930" w:rsidRPr="00267930" w:rsidRDefault="00267930" w:rsidP="00267930">
      <w:pPr>
        <w:ind w:firstLine="426"/>
        <w:rPr>
          <w:rFonts w:cs="Times New Roman"/>
          <w:color w:val="000000" w:themeColor="text1"/>
          <w:szCs w:val="24"/>
        </w:rPr>
      </w:pPr>
      <w:proofErr w:type="spellStart"/>
      <w:r w:rsidRPr="00267930">
        <w:rPr>
          <w:rFonts w:cs="Times New Roman"/>
          <w:color w:val="000000" w:themeColor="text1"/>
          <w:szCs w:val="24"/>
        </w:rPr>
        <w:t>Persyaratan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fungsional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adalah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persyaratan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267930">
        <w:rPr>
          <w:rFonts w:cs="Times New Roman"/>
          <w:color w:val="000000" w:themeColor="text1"/>
          <w:szCs w:val="24"/>
        </w:rPr>
        <w:t>mencakup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semua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 proses/</w:t>
      </w:r>
      <w:proofErr w:type="spellStart"/>
      <w:r w:rsidRPr="00267930">
        <w:rPr>
          <w:rFonts w:cs="Times New Roman"/>
          <w:color w:val="000000" w:themeColor="text1"/>
          <w:szCs w:val="24"/>
        </w:rPr>
        <w:t>layanan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disediakan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oleh </w:t>
      </w:r>
      <w:proofErr w:type="spellStart"/>
      <w:r w:rsidRPr="00267930">
        <w:rPr>
          <w:rFonts w:cs="Times New Roman"/>
          <w:color w:val="000000" w:themeColor="text1"/>
          <w:szCs w:val="24"/>
        </w:rPr>
        <w:t>perangkat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lunak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267930">
        <w:rPr>
          <w:rFonts w:cs="Times New Roman"/>
          <w:color w:val="000000" w:themeColor="text1"/>
          <w:szCs w:val="24"/>
        </w:rPr>
        <w:t>seperti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bagaimana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sistem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merespons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input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tertentu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bagaimana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sistem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berperilaku</w:t>
      </w:r>
      <w:proofErr w:type="spellEnd"/>
      <w:r w:rsidRPr="00267930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dalam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  <w:shd w:val="clear" w:color="auto" w:fill="FFFFFF"/>
        </w:rPr>
        <w:t>situasi</w:t>
      </w:r>
      <w:proofErr w:type="spellEnd"/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267930">
        <w:rPr>
          <w:rFonts w:cs="Times New Roman"/>
          <w:color w:val="000000" w:themeColor="text1"/>
          <w:szCs w:val="24"/>
        </w:rPr>
        <w:t>tertentu</w:t>
      </w:r>
      <w:proofErr w:type="spellEnd"/>
      <w:r w:rsidRPr="00267930">
        <w:rPr>
          <w:rFonts w:cs="Times New Roman"/>
          <w:color w:val="000000" w:themeColor="text1"/>
          <w:szCs w:val="24"/>
        </w:rPr>
        <w:t>.</w:t>
      </w:r>
    </w:p>
    <w:p w14:paraId="51A2C2F5" w14:textId="39F99446" w:rsidR="00AF1B2B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2" w:name="_Toc107853549"/>
      <w:r w:rsidRPr="000E0D5D">
        <w:rPr>
          <w:b w:val="0"/>
          <w:bCs/>
        </w:rPr>
        <w:t>Detailed Functional Requirements</w:t>
      </w:r>
      <w:bookmarkEnd w:id="12"/>
    </w:p>
    <w:p w14:paraId="36BA101B" w14:textId="17CE4CBB" w:rsidR="00267930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ndataan Buku</w:t>
      </w:r>
    </w:p>
    <w:p w14:paraId="606262F8" w14:textId="3A387AFA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masuk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7E0362">
        <w:rPr>
          <w:rFonts w:cs="Times New Roman"/>
          <w:color w:val="000000" w:themeColor="text1"/>
          <w:szCs w:val="24"/>
        </w:rPr>
        <w:t xml:space="preserve">data </w:t>
      </w:r>
      <w:proofErr w:type="spellStart"/>
      <w:r w:rsidRPr="007E0362">
        <w:rPr>
          <w:rFonts w:cs="Times New Roman"/>
          <w:color w:val="000000" w:themeColor="text1"/>
          <w:szCs w:val="24"/>
        </w:rPr>
        <w:t>tentang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sepert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: </w:t>
      </w:r>
      <w:proofErr w:type="spellStart"/>
      <w:r w:rsidRPr="007E0362">
        <w:rPr>
          <w:rFonts w:cs="Times New Roman"/>
          <w:color w:val="000000" w:themeColor="text1"/>
          <w:szCs w:val="24"/>
        </w:rPr>
        <w:t>Contoh</w:t>
      </w:r>
      <w:proofErr w:type="spellEnd"/>
      <w:r w:rsidRPr="007E0362">
        <w:rPr>
          <w:rFonts w:cs="Times New Roman"/>
          <w:color w:val="000000" w:themeColor="text1"/>
          <w:szCs w:val="24"/>
        </w:rPr>
        <w:t>: Kode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judul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pengarang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penerbi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7E0362">
        <w:rPr>
          <w:rFonts w:cs="Times New Roman"/>
          <w:color w:val="000000" w:themeColor="text1"/>
          <w:szCs w:val="24"/>
        </w:rPr>
        <w:t>edisi</w:t>
      </w:r>
      <w:proofErr w:type="spellEnd"/>
      <w:r w:rsidRPr="007E0362">
        <w:rPr>
          <w:rFonts w:cs="Times New Roman"/>
          <w:color w:val="000000" w:themeColor="text1"/>
          <w:szCs w:val="24"/>
        </w:rPr>
        <w:t>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ahu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erbi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. Sistem jug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nghitung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tanggal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semua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7E0362">
        <w:rPr>
          <w:rFonts w:cs="Times New Roman"/>
          <w:color w:val="000000" w:themeColor="text1"/>
          <w:szCs w:val="24"/>
        </w:rPr>
        <w:t>tersedia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. Sistem </w:t>
      </w:r>
      <w:proofErr w:type="spellStart"/>
      <w:r w:rsidRPr="007E0362">
        <w:rPr>
          <w:rFonts w:cs="Times New Roman"/>
          <w:color w:val="000000" w:themeColor="text1"/>
          <w:szCs w:val="24"/>
        </w:rPr>
        <w:t>kemudi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jug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nampil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jeni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menuru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kategor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ertent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. </w:t>
      </w:r>
      <w:proofErr w:type="spellStart"/>
      <w:r w:rsidRPr="007E0362">
        <w:rPr>
          <w:rFonts w:cs="Times New Roman"/>
          <w:color w:val="000000" w:themeColor="text1"/>
          <w:szCs w:val="24"/>
        </w:rPr>
        <w:t>Kedua</w:t>
      </w:r>
      <w:proofErr w:type="spellEnd"/>
      <w:r w:rsidRPr="007E0362">
        <w:rPr>
          <w:rFonts w:cs="Times New Roman"/>
          <w:color w:val="000000" w:themeColor="text1"/>
          <w:szCs w:val="24"/>
        </w:rPr>
        <w:t>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sistem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jug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nampil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buku-buku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favorit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Anda, </w:t>
      </w:r>
      <w:proofErr w:type="spellStart"/>
      <w:r w:rsidRPr="007E0362">
        <w:rPr>
          <w:rFonts w:cs="Times New Roman"/>
          <w:color w:val="000000" w:themeColor="text1"/>
          <w:szCs w:val="24"/>
        </w:rPr>
        <w:t>sepert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paling </w:t>
      </w:r>
      <w:proofErr w:type="spellStart"/>
      <w:r w:rsidRPr="007E0362">
        <w:rPr>
          <w:rFonts w:cs="Times New Roman"/>
          <w:color w:val="000000" w:themeColor="text1"/>
          <w:szCs w:val="24"/>
        </w:rPr>
        <w:t>banyak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dicari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dan paling </w:t>
      </w:r>
      <w:proofErr w:type="spellStart"/>
      <w:r w:rsidRPr="007E0362">
        <w:rPr>
          <w:rFonts w:cs="Times New Roman"/>
          <w:color w:val="000000" w:themeColor="text1"/>
          <w:szCs w:val="24"/>
        </w:rPr>
        <w:t>banyak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dipinjam</w:t>
      </w:r>
      <w:proofErr w:type="spellEnd"/>
      <w:r w:rsidRPr="007E0362">
        <w:rPr>
          <w:rFonts w:cs="Times New Roman"/>
          <w:color w:val="000000" w:themeColor="text1"/>
          <w:szCs w:val="24"/>
        </w:rPr>
        <w:t>.</w:t>
      </w:r>
    </w:p>
    <w:p w14:paraId="04FCBD78" w14:textId="77CF8C74" w:rsid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Pendataan Anggota</w:t>
      </w:r>
    </w:p>
    <w:p w14:paraId="5E3A7DE6" w14:textId="0EBB87B1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memasuk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anggota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ar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ingi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bergabung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eng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masuk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7E0362">
        <w:rPr>
          <w:rFonts w:cs="Times New Roman"/>
          <w:color w:val="000000" w:themeColor="text1"/>
          <w:szCs w:val="24"/>
        </w:rPr>
        <w:t>sepert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nama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7E0362">
        <w:rPr>
          <w:rFonts w:cs="Times New Roman"/>
          <w:color w:val="000000" w:themeColor="text1"/>
          <w:szCs w:val="24"/>
        </w:rPr>
        <w:t>alamat</w:t>
      </w:r>
      <w:proofErr w:type="spellEnd"/>
      <w:r w:rsidRPr="007E0362">
        <w:rPr>
          <w:rFonts w:cs="Times New Roman"/>
          <w:color w:val="000000" w:themeColor="text1"/>
          <w:szCs w:val="24"/>
        </w:rPr>
        <w:t>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nomor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telepon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/ </w:t>
      </w:r>
      <w:proofErr w:type="spellStart"/>
      <w:r w:rsidRPr="007E0362">
        <w:rPr>
          <w:rFonts w:cs="Times New Roman"/>
          <w:color w:val="000000" w:themeColor="text1"/>
          <w:szCs w:val="24"/>
        </w:rPr>
        <w:t>nomor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handphone. Sistem </w:t>
      </w:r>
      <w:proofErr w:type="spellStart"/>
      <w:r w:rsidRPr="007E0362">
        <w:rPr>
          <w:rFonts w:cs="Times New Roman"/>
          <w:color w:val="000000" w:themeColor="text1"/>
          <w:szCs w:val="24"/>
        </w:rPr>
        <w:t>kemudi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ncetak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kart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keanggotaan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And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eserta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nomor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keanggotaan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Anda.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kemudi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menampil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anggota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erdaftar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erdasar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kategor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7E0362">
        <w:rPr>
          <w:rFonts w:cs="Times New Roman"/>
          <w:color w:val="000000" w:themeColor="text1"/>
          <w:szCs w:val="24"/>
        </w:rPr>
        <w:t xml:space="preserve">yang </w:t>
      </w:r>
      <w:proofErr w:type="spellStart"/>
      <w:r w:rsidRPr="007E0362">
        <w:rPr>
          <w:rFonts w:cs="Times New Roman"/>
          <w:color w:val="000000" w:themeColor="text1"/>
          <w:szCs w:val="24"/>
        </w:rPr>
        <w:t>diinginkan</w:t>
      </w:r>
      <w:proofErr w:type="spellEnd"/>
      <w:r w:rsidRPr="007E0362">
        <w:rPr>
          <w:rFonts w:cs="Times New Roman"/>
          <w:color w:val="000000" w:themeColor="text1"/>
          <w:szCs w:val="24"/>
        </w:rPr>
        <w:t>.</w:t>
      </w:r>
    </w:p>
    <w:p w14:paraId="58C4AD5D" w14:textId="1682F2FF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Transaksi Peminjaman Buku</w:t>
      </w:r>
    </w:p>
    <w:p w14:paraId="38B0EC04" w14:textId="618651E8" w:rsidR="007E0362" w:rsidRPr="007E0362" w:rsidRDefault="007E0362" w:rsidP="007E036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mengumpulkan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data </w:t>
      </w:r>
      <w:proofErr w:type="spellStart"/>
      <w:r w:rsidRPr="007E0362">
        <w:rPr>
          <w:rFonts w:cs="Times New Roman"/>
          <w:color w:val="000000" w:themeColor="text1"/>
          <w:szCs w:val="24"/>
        </w:rPr>
        <w:t>tentang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ransaksi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peminjam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serta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ketersedia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. Sistem jug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menghitung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tanggal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pengembali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. Sistem juga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mencatat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7E0362">
        <w:rPr>
          <w:rFonts w:cs="Times New Roman"/>
          <w:color w:val="000000" w:themeColor="text1"/>
          <w:szCs w:val="24"/>
        </w:rPr>
        <w:t>dikembalikan</w:t>
      </w:r>
      <w:proofErr w:type="spellEnd"/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7E0362">
        <w:rPr>
          <w:rFonts w:cs="Times New Roman"/>
          <w:color w:val="000000" w:themeColor="text1"/>
          <w:szCs w:val="24"/>
        </w:rPr>
        <w:t>tidak</w:t>
      </w:r>
      <w:proofErr w:type="spellEnd"/>
      <w:r w:rsidRPr="007E036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7E0362">
        <w:rPr>
          <w:rFonts w:cs="Times New Roman"/>
          <w:color w:val="000000" w:themeColor="text1"/>
          <w:szCs w:val="24"/>
        </w:rPr>
        <w:t>dikembalikan</w:t>
      </w:r>
      <w:proofErr w:type="spellEnd"/>
    </w:p>
    <w:p w14:paraId="770BEC59" w14:textId="329D318D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minjaman Buku</w:t>
      </w:r>
    </w:p>
    <w:p w14:paraId="5382C48A" w14:textId="1206AC83" w:rsidR="007E0362" w:rsidRPr="006E6AA2" w:rsidRDefault="006E6AA2" w:rsidP="006E6AA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mengumpulkan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data </w:t>
      </w:r>
      <w:proofErr w:type="spellStart"/>
      <w:r w:rsidRPr="006E6AA2">
        <w:rPr>
          <w:rFonts w:cs="Times New Roman"/>
          <w:color w:val="000000" w:themeColor="text1"/>
          <w:szCs w:val="24"/>
        </w:rPr>
        <w:t>tentang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transaksi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pengembalian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6E6AA2">
        <w:rPr>
          <w:rFonts w:cs="Times New Roman"/>
          <w:color w:val="000000" w:themeColor="text1"/>
          <w:szCs w:val="24"/>
        </w:rPr>
        <w:t>memperbarui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proofErr w:type="spellStart"/>
      <w:r w:rsidRPr="006E6AA2">
        <w:rPr>
          <w:rFonts w:cs="Times New Roman"/>
          <w:color w:val="000000" w:themeColor="text1"/>
          <w:szCs w:val="24"/>
        </w:rPr>
        <w:t>tentang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persediaan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. Sistem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harus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dapat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melihat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sanksi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6E6AA2">
        <w:rPr>
          <w:rFonts w:cs="Times New Roman"/>
          <w:color w:val="000000" w:themeColor="text1"/>
          <w:szCs w:val="24"/>
        </w:rPr>
        <w:t>dijatuhkan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kepada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pelanggar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. B. </w:t>
      </w:r>
      <w:proofErr w:type="spellStart"/>
      <w:r w:rsidRPr="006E6AA2">
        <w:rPr>
          <w:rFonts w:cs="Times New Roman"/>
          <w:color w:val="000000" w:themeColor="text1"/>
          <w:szCs w:val="24"/>
        </w:rPr>
        <w:t>Keterlambatan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pengembalian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6E6AA2">
        <w:rPr>
          <w:rFonts w:cs="Times New Roman"/>
          <w:color w:val="000000" w:themeColor="text1"/>
          <w:szCs w:val="24"/>
        </w:rPr>
        <w:t>buku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hilang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6E6AA2">
        <w:rPr>
          <w:rFonts w:cs="Times New Roman"/>
          <w:color w:val="000000" w:themeColor="text1"/>
          <w:szCs w:val="24"/>
        </w:rPr>
        <w:t>buku</w:t>
      </w:r>
      <w:proofErr w:type="spellEnd"/>
      <w:r w:rsidRPr="006E6AA2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E6AA2">
        <w:rPr>
          <w:rFonts w:cs="Times New Roman"/>
          <w:color w:val="000000" w:themeColor="text1"/>
          <w:szCs w:val="24"/>
        </w:rPr>
        <w:t>rusak</w:t>
      </w:r>
      <w:proofErr w:type="spellEnd"/>
      <w:r w:rsidRPr="006E6AA2">
        <w:rPr>
          <w:rFonts w:cs="Times New Roman"/>
          <w:color w:val="000000" w:themeColor="text1"/>
          <w:szCs w:val="24"/>
        </w:rPr>
        <w:t>.</w:t>
      </w:r>
    </w:p>
    <w:p w14:paraId="1FD6EE8C" w14:textId="0CB4E731" w:rsid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3" w:name="_Toc107853550"/>
      <w:r w:rsidRPr="000E0D5D">
        <w:rPr>
          <w:b w:val="0"/>
          <w:bCs/>
        </w:rPr>
        <w:lastRenderedPageBreak/>
        <w:t>Use Case Diagram</w:t>
      </w:r>
      <w:bookmarkEnd w:id="13"/>
    </w:p>
    <w:p w14:paraId="1315EF89" w14:textId="71904523" w:rsidR="006E6AA2" w:rsidRDefault="006E6AA2" w:rsidP="006E6AA2">
      <w:pPr>
        <w:jc w:val="center"/>
      </w:pPr>
      <w:r>
        <w:rPr>
          <w:noProof/>
          <w:lang w:val="en-US"/>
        </w:rPr>
        <w:drawing>
          <wp:inline distT="0" distB="0" distL="0" distR="0" wp14:anchorId="16DC9310" wp14:editId="27029605">
            <wp:extent cx="4834890" cy="3790950"/>
            <wp:effectExtent l="0" t="0" r="3810" b="0"/>
            <wp:docPr id="3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png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34890" cy="379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9346B" w14:textId="2583BB53" w:rsidR="006E6AA2" w:rsidRPr="006E6AA2" w:rsidRDefault="006E6AA2" w:rsidP="006E6AA2">
      <w:pPr>
        <w:rPr>
          <w:lang w:val="id-ID"/>
        </w:rPr>
      </w:pPr>
      <w:r>
        <w:rPr>
          <w:lang w:val="id-ID"/>
        </w:rPr>
        <w:t>Keterangan : tampilan Use Case Diagram berdasarkan SOP utama dalam permasalahan Perpustakaan.</w:t>
      </w:r>
    </w:p>
    <w:p w14:paraId="11D2C0C4" w14:textId="39750D2E" w:rsidR="000E0D5D" w:rsidRP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4" w:name="_Toc107853551"/>
      <w:r w:rsidRPr="000E0D5D">
        <w:rPr>
          <w:b w:val="0"/>
          <w:bCs/>
        </w:rPr>
        <w:t>Use Case Scenario</w:t>
      </w:r>
      <w:bookmarkEnd w:id="14"/>
    </w:p>
    <w:p w14:paraId="161102E3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75"/>
        <w:gridCol w:w="4821"/>
      </w:tblGrid>
      <w:tr w:rsidR="006E6AA2" w14:paraId="0EC20812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6774C6" w14:textId="77777777" w:rsidR="006E6AA2" w:rsidRDefault="006E6AA2">
            <w:pPr>
              <w:pStyle w:val="TableParagraph"/>
              <w:spacing w:before="77" w:line="256" w:lineRule="auto"/>
              <w:ind w:left="643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AF7C809" w14:textId="77777777" w:rsidR="006E6AA2" w:rsidRDefault="006E6AA2">
            <w:pPr>
              <w:pStyle w:val="TableParagraph"/>
              <w:spacing w:before="1" w:line="256" w:lineRule="auto"/>
              <w:ind w:left="1594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Registrasi</w:t>
            </w:r>
          </w:p>
        </w:tc>
      </w:tr>
      <w:tr w:rsidR="006E6AA2" w14:paraId="245AC6B3" w14:textId="77777777" w:rsidTr="006E6AA2">
        <w:trPr>
          <w:trHeight w:val="705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BC4553" w14:textId="77777777" w:rsidR="006E6AA2" w:rsidRDefault="006E6AA2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5BC5021" w14:textId="77777777" w:rsidR="006E6AA2" w:rsidRDefault="006E6AA2">
            <w:pPr>
              <w:pStyle w:val="TableParagraph"/>
              <w:spacing w:line="254" w:lineRule="auto"/>
              <w:ind w:right="544"/>
              <w:rPr>
                <w:lang w:val="id-ID" w:eastAsia="ja-JP"/>
              </w:rPr>
            </w:pPr>
            <w:r>
              <w:rPr>
                <w:lang w:val="id-ID" w:eastAsia="ja-JP"/>
              </w:rPr>
              <w:t>Wajib mengisi formulir registrasi anggota bar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  <w:tr w:rsidR="006E6AA2" w14:paraId="055CCD91" w14:textId="77777777" w:rsidTr="006E6AA2">
        <w:trPr>
          <w:trHeight w:val="431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9858A2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120529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ru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</w:tr>
      <w:tr w:rsidR="006E6AA2" w14:paraId="1B971465" w14:textId="77777777" w:rsidTr="006E6AA2">
        <w:trPr>
          <w:trHeight w:val="436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46D4B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5B74A8" w14:textId="77777777" w:rsidR="006E6AA2" w:rsidRDefault="006E6AA2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lu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65FE4D20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F6257C" w14:textId="77777777" w:rsidR="006E6AA2" w:rsidRDefault="006E6AA2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8C1C4" w14:textId="77777777" w:rsidR="006E6AA2" w:rsidRDefault="006E6AA2">
            <w:pPr>
              <w:pStyle w:val="TableParagraph"/>
              <w:spacing w:line="250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</w:p>
        </w:tc>
      </w:tr>
    </w:tbl>
    <w:p w14:paraId="154D6634" w14:textId="3EE10990" w:rsidR="006E6AA2" w:rsidRDefault="006E6AA2" w:rsidP="006E6AA2"/>
    <w:p w14:paraId="5A38B925" w14:textId="4D23A67E" w:rsidR="006E6AA2" w:rsidRDefault="006E6AA2" w:rsidP="006E6AA2"/>
    <w:p w14:paraId="6BB718BF" w14:textId="6A3D4395" w:rsidR="006E6AA2" w:rsidRDefault="006E6AA2" w:rsidP="006E6AA2"/>
    <w:p w14:paraId="4B56900F" w14:textId="52E15CA0" w:rsidR="006E6AA2" w:rsidRDefault="006E6AA2" w:rsidP="006E6AA2"/>
    <w:p w14:paraId="2AAB436A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2170B4D3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E8A79D4" w14:textId="77777777" w:rsidR="006E6AA2" w:rsidRDefault="006E6AA2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6E6AA2" w14:paraId="2BD47A23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D5D166" w14:textId="77777777" w:rsidR="006E6AA2" w:rsidRDefault="006E6AA2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CF3296" w14:textId="77777777" w:rsidR="006E6AA2" w:rsidRDefault="006E6AA2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6E6AA2" w14:paraId="17638FE8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15E5BCC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454BC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0BD765E6" w14:textId="77777777" w:rsidTr="006E6AA2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94886D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42B2F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3CF2525B" w14:textId="77777777" w:rsidTr="006E6AA2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6CF1AF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2B80AB34" w14:textId="77777777" w:rsidR="006E6AA2" w:rsidRDefault="006E6AA2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34C19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84269F6" w14:textId="77777777" w:rsidTr="006E6AA2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4E4ADF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9B276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6E6AA2" w14:paraId="177ED953" w14:textId="77777777" w:rsidTr="006E6AA2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E7E546" w14:textId="77777777" w:rsidR="006E6AA2" w:rsidRDefault="006E6AA2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79537F46" w14:textId="77777777" w:rsidR="006E6AA2" w:rsidRDefault="006E6AA2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46A043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2530C97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63F45B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A23188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0716E310" w14:textId="77777777" w:rsidR="006E6AA2" w:rsidRDefault="006E6AA2" w:rsidP="006E6AA2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7F74C896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118700" w14:textId="77777777" w:rsidR="006E6AA2" w:rsidRDefault="006E6AA2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6E6AA2" w14:paraId="7C136F39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02E89" w14:textId="77777777" w:rsidR="006E6AA2" w:rsidRDefault="006E6AA2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F4603FA" w14:textId="77777777" w:rsidR="006E6AA2" w:rsidRDefault="006E6AA2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6E6AA2" w14:paraId="683C50D4" w14:textId="77777777" w:rsidTr="006E6AA2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9EE302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3A777C99" w14:textId="77777777" w:rsidR="006E6AA2" w:rsidRDefault="006E6AA2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3CE41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F9A517C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F5BE36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8F1EB8" w14:textId="77777777" w:rsidR="006E6AA2" w:rsidRDefault="006E6AA2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6E6AA2" w14:paraId="1A418DDA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34D75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C350D06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5FEBA29C" w14:textId="77777777" w:rsidR="006E6AA2" w:rsidRDefault="006E6AA2" w:rsidP="006E6AA2">
      <w:pPr>
        <w:pStyle w:val="BodyText"/>
        <w:rPr>
          <w:sz w:val="20"/>
          <w:szCs w:val="22"/>
          <w:lang w:val="id-ID"/>
        </w:rPr>
      </w:pPr>
    </w:p>
    <w:p w14:paraId="6DCA2046" w14:textId="77777777" w:rsidR="006E6AA2" w:rsidRDefault="006E6AA2" w:rsidP="006E6AA2">
      <w:pPr>
        <w:pStyle w:val="BodyText"/>
        <w:spacing w:before="4"/>
        <w:rPr>
          <w:sz w:val="19"/>
          <w:lang w:val="id-ID"/>
        </w:rPr>
      </w:pPr>
    </w:p>
    <w:p w14:paraId="7E4502F4" w14:textId="77777777" w:rsidR="006E6AA2" w:rsidRDefault="006E6AA2" w:rsidP="0083680D">
      <w:pPr>
        <w:pStyle w:val="ListParagraph"/>
        <w:widowControl w:val="0"/>
        <w:numPr>
          <w:ilvl w:val="2"/>
          <w:numId w:val="29"/>
        </w:numPr>
        <w:tabs>
          <w:tab w:val="left" w:pos="1418"/>
        </w:tabs>
        <w:autoSpaceDE w:val="0"/>
        <w:autoSpaceDN w:val="0"/>
        <w:spacing w:before="91" w:after="25" w:line="240" w:lineRule="auto"/>
        <w:ind w:hanging="674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36"/>
        <w:gridCol w:w="4960"/>
      </w:tblGrid>
      <w:tr w:rsidR="006E6AA2" w14:paraId="295D2158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8F4FA4" w14:textId="77777777" w:rsidR="006E6AA2" w:rsidRDefault="006E6AA2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F09F0" w14:textId="77777777" w:rsidR="006E6AA2" w:rsidRDefault="006E6AA2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6E6AA2" w14:paraId="2889444A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4E8D5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6F5389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6E6AA2" w14:paraId="0E155C79" w14:textId="77777777" w:rsidTr="006E6AA2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0D8447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9876E0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6E6AA2" w14:paraId="79BC25C8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89536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51F1F6" w14:textId="77777777" w:rsidR="006E6AA2" w:rsidRDefault="006E6AA2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6E6AA2" w14:paraId="48411E7B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2026B6F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1E062F4" w14:textId="77777777" w:rsidR="006E6AA2" w:rsidRDefault="006E6AA2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p w14:paraId="0CEB32D1" w14:textId="77777777" w:rsidR="006E6AA2" w:rsidRDefault="006E6AA2" w:rsidP="006E6AA2">
      <w:pPr>
        <w:pStyle w:val="Heading1"/>
        <w:jc w:val="left"/>
      </w:pPr>
    </w:p>
    <w:p w14:paraId="73281259" w14:textId="77777777" w:rsidR="0083680D" w:rsidRDefault="0083680D" w:rsidP="0083680D">
      <w:pPr>
        <w:pStyle w:val="Heading1"/>
      </w:pPr>
      <w:bookmarkStart w:id="15" w:name="_Toc107853552"/>
      <w:r>
        <w:t>SKENARIO UTAMA</w:t>
      </w:r>
      <w:bookmarkEnd w:id="15"/>
    </w:p>
    <w:p w14:paraId="0976590E" w14:textId="77777777" w:rsidR="0083680D" w:rsidRDefault="0083680D" w:rsidP="0083680D">
      <w:pPr>
        <w:pStyle w:val="Heading1"/>
        <w:jc w:val="left"/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152609B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8B4E94" w14:textId="77777777" w:rsidR="0083680D" w:rsidRDefault="0083680D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4497AFD0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50CFCE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7410633" w14:textId="77777777" w:rsidR="0083680D" w:rsidRDefault="0083680D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83680D" w14:paraId="3CFD72C4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A409DE0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54FA6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9CC9851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288C9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8A55577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83680D" w14:paraId="02A9B5FD" w14:textId="77777777" w:rsidTr="0083680D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C05FD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477E74FB" w14:textId="77777777" w:rsidR="0083680D" w:rsidRDefault="0083680D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5A924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3E9F16D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B74D6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A204AFE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83680D" w14:paraId="0259730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DFC5CD" w14:textId="77777777" w:rsidR="0083680D" w:rsidRDefault="0083680D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53B43631" w14:textId="77777777" w:rsidR="0083680D" w:rsidRDefault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8FE53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0BA30DD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9DC927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3AA435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41F15D2F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41F689F6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0B82D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DBEB24A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7869F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45CF3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74D68EE3" w14:textId="77777777" w:rsidTr="0083680D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CA9CD2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22EEF943" w14:textId="77777777" w:rsidR="0083680D" w:rsidRDefault="0083680D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DD321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0B75881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349D1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7A5FBC" w14:textId="77777777" w:rsidR="0083680D" w:rsidRDefault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83680D" w14:paraId="3C4ACD8F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CB4952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C89D64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1CBCC4B0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10D25055" w14:textId="77777777" w:rsidR="0083680D" w:rsidRDefault="0083680D" w:rsidP="0083680D">
      <w:pPr>
        <w:pStyle w:val="BodyText"/>
        <w:spacing w:before="4"/>
        <w:rPr>
          <w:sz w:val="19"/>
          <w:lang w:val="id-ID"/>
        </w:rPr>
      </w:pPr>
    </w:p>
    <w:p w14:paraId="6F608FCA" w14:textId="77777777" w:rsidR="0083680D" w:rsidRDefault="0083680D" w:rsidP="0083680D">
      <w:pPr>
        <w:pStyle w:val="ListParagraph"/>
        <w:widowControl w:val="0"/>
        <w:numPr>
          <w:ilvl w:val="2"/>
          <w:numId w:val="30"/>
        </w:numPr>
        <w:tabs>
          <w:tab w:val="left" w:pos="851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8495" w:type="dxa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72"/>
        <w:gridCol w:w="6023"/>
      </w:tblGrid>
      <w:tr w:rsidR="0083680D" w14:paraId="1DC05F26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791A16" w14:textId="77777777" w:rsidR="0083680D" w:rsidRDefault="0083680D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EAB8CD" w14:textId="77777777" w:rsidR="0083680D" w:rsidRDefault="0083680D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83680D" w14:paraId="328320F4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0F0400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1973F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83680D" w14:paraId="30C0FD16" w14:textId="77777777" w:rsidTr="0083680D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93F01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6F0F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83680D" w14:paraId="01B29E4B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6BA005E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AD0C02" w14:textId="77777777" w:rsidR="0083680D" w:rsidRDefault="0083680D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83680D" w14:paraId="027A1276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6F567F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lastRenderedPageBreak/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62946" w14:textId="77777777" w:rsidR="0083680D" w:rsidRDefault="0083680D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tbl>
      <w:tblPr>
        <w:tblpPr w:leftFromText="180" w:rightFromText="180" w:vertAnchor="text" w:horzAnchor="margin" w:tblpXSpec="center" w:tblpY="455"/>
        <w:tblW w:w="69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C58F49A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CC67DBA" w14:textId="77777777" w:rsidR="0083680D" w:rsidRDefault="0083680D" w:rsidP="0083680D">
            <w:pPr>
              <w:pStyle w:val="TableParagraph"/>
              <w:spacing w:before="1" w:line="252" w:lineRule="auto"/>
              <w:ind w:left="830" w:right="168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mberi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zi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</w:p>
          <w:p w14:paraId="75D22FF8" w14:textId="77777777" w:rsidR="0083680D" w:rsidRDefault="0083680D" w:rsidP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873069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2228A8F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AC8438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595519" w14:textId="77777777" w:rsidR="0083680D" w:rsidRDefault="0083680D" w:rsidP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g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80%.</w:t>
            </w:r>
          </w:p>
        </w:tc>
      </w:tr>
      <w:tr w:rsidR="0083680D" w14:paraId="39CBA139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2A47B3" w14:textId="77777777" w:rsidR="0083680D" w:rsidRDefault="0083680D" w:rsidP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0D56E7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F7D87F6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F4DA94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72358E" w14:textId="77777777" w:rsidR="0083680D" w:rsidRDefault="0083680D" w:rsidP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2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6CD154B0" w14:textId="77777777" w:rsidR="0083680D" w:rsidRDefault="0083680D" w:rsidP="0083680D">
      <w:pPr>
        <w:pStyle w:val="Heading1"/>
        <w:jc w:val="left"/>
      </w:pPr>
    </w:p>
    <w:p w14:paraId="49AD3072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6C708B8F" w14:textId="77777777" w:rsidTr="0083680D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286327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CEBD8D2" w14:textId="77777777" w:rsidTr="0083680D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A6D639" w14:textId="77777777" w:rsidR="0083680D" w:rsidRDefault="0083680D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752A7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63AB74B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E9E136" w14:textId="77777777" w:rsidR="0083680D" w:rsidRDefault="0083680D">
            <w:pPr>
              <w:pStyle w:val="TableParagraph"/>
              <w:spacing w:line="254" w:lineRule="auto"/>
              <w:ind w:left="830" w:right="296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yedi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</w:t>
            </w:r>
          </w:p>
          <w:p w14:paraId="3D717DD4" w14:textId="77777777" w:rsidR="0083680D" w:rsidRDefault="0083680D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oleh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butuhkan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F5041C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8FEC50A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A8B84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AB2D0BD" w14:textId="77777777" w:rsidR="0083680D" w:rsidRDefault="0083680D">
            <w:pPr>
              <w:pStyle w:val="TableParagraph"/>
              <w:spacing w:line="254" w:lineRule="auto"/>
              <w:ind w:left="831" w:right="154" w:hanging="360"/>
              <w:jc w:val="both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lah setiap harga pinjam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sebesar 80% dari harg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0BE6A138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D9FD6D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DC34E9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.</w:t>
            </w:r>
          </w:p>
        </w:tc>
      </w:tr>
      <w:tr w:rsidR="0083680D" w14:paraId="3399025B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C39B44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2842D7" w14:textId="77777777" w:rsidR="0083680D" w:rsidRDefault="0083680D">
            <w:pPr>
              <w:pStyle w:val="TableParagraph"/>
              <w:spacing w:line="254" w:lineRule="auto"/>
              <w:ind w:left="831" w:right="31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eberikan bukti form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</w:tbl>
    <w:p w14:paraId="0FFC2525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5729A5E0" w14:textId="77777777" w:rsidR="0083680D" w:rsidRDefault="0083680D" w:rsidP="0083680D">
      <w:pPr>
        <w:pStyle w:val="BodyText"/>
        <w:spacing w:before="10"/>
        <w:rPr>
          <w:sz w:val="18"/>
          <w:lang w:val="id-ID"/>
        </w:rPr>
      </w:pPr>
    </w:p>
    <w:p w14:paraId="73CD6D5F" w14:textId="77777777" w:rsidR="0083680D" w:rsidRDefault="0083680D" w:rsidP="0083680D">
      <w:pPr>
        <w:pStyle w:val="ListParagraph"/>
        <w:widowControl w:val="0"/>
        <w:numPr>
          <w:ilvl w:val="2"/>
          <w:numId w:val="31"/>
        </w:numPr>
        <w:tabs>
          <w:tab w:val="left" w:pos="709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4</w:t>
      </w:r>
      <w:r>
        <w:rPr>
          <w:spacing w:val="36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embalian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5104"/>
      </w:tblGrid>
      <w:tr w:rsidR="0083680D" w14:paraId="11D69EFB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E9BE0A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2C4818" w14:textId="77777777" w:rsidR="0083680D" w:rsidRDefault="0083680D">
            <w:pPr>
              <w:pStyle w:val="TableParagraph"/>
              <w:spacing w:before="1" w:line="256" w:lineRule="auto"/>
              <w:ind w:left="1540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ngembalian</w:t>
            </w:r>
          </w:p>
        </w:tc>
      </w:tr>
      <w:tr w:rsidR="0083680D" w14:paraId="1129A938" w14:textId="77777777" w:rsidTr="0083680D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9DC9FD" w14:textId="77777777" w:rsidR="0083680D" w:rsidRDefault="0083680D">
            <w:pPr>
              <w:pStyle w:val="TableParagraph"/>
              <w:spacing w:before="10" w:line="256" w:lineRule="auto"/>
              <w:ind w:left="0"/>
              <w:rPr>
                <w:sz w:val="18"/>
                <w:lang w:val="id-ID" w:eastAsia="ja-JP"/>
              </w:rPr>
            </w:pPr>
          </w:p>
          <w:p w14:paraId="4D5AE1B3" w14:textId="77777777" w:rsidR="0083680D" w:rsidRDefault="0083680D">
            <w:pPr>
              <w:pStyle w:val="TableParagraph"/>
              <w:spacing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91745C" w14:textId="77777777" w:rsidR="0083680D" w:rsidRDefault="0083680D">
            <w:pPr>
              <w:pStyle w:val="TableParagraph"/>
              <w:spacing w:before="1" w:line="252" w:lineRule="auto"/>
              <w:ind w:right="247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 setiap buku yang telah dipinjam atau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</w:tr>
      <w:tr w:rsidR="0083680D" w14:paraId="0559D69A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4D7AE0" w14:textId="77777777" w:rsidR="0083680D" w:rsidRDefault="0083680D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6F995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691BEFD9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8A966E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9B9D48C" w14:textId="77777777" w:rsidR="0083680D" w:rsidRDefault="0083680D">
            <w:pPr>
              <w:pStyle w:val="TableParagraph"/>
              <w:spacing w:line="254" w:lineRule="auto"/>
              <w:ind w:right="697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e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ggal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.</w:t>
            </w:r>
          </w:p>
        </w:tc>
      </w:tr>
      <w:tr w:rsidR="0083680D" w14:paraId="1FAA1DE7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FCD54BC" w14:textId="77777777" w:rsidR="0083680D" w:rsidRDefault="0083680D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38A8A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ahap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 buku.</w:t>
            </w:r>
          </w:p>
        </w:tc>
      </w:tr>
    </w:tbl>
    <w:p w14:paraId="5C49F298" w14:textId="77777777" w:rsidR="0083680D" w:rsidRDefault="0083680D" w:rsidP="0083680D">
      <w:pPr>
        <w:pStyle w:val="BodyText"/>
        <w:spacing w:before="4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5F4031DB" w14:textId="77777777" w:rsidTr="009652C8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EC9C98" w14:textId="77777777" w:rsidR="0083680D" w:rsidRDefault="0083680D">
            <w:pPr>
              <w:pStyle w:val="TableParagraph"/>
              <w:spacing w:before="1" w:line="256" w:lineRule="auto"/>
              <w:ind w:left="2563" w:right="255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78C9BB4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C59911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8DFA58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146CD6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22DDFF" w14:textId="77777777" w:rsidR="0083680D" w:rsidRDefault="0083680D">
            <w:pPr>
              <w:pStyle w:val="TableParagraph"/>
              <w:spacing w:line="250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</w:p>
          <w:p w14:paraId="4AAB70DA" w14:textId="77777777" w:rsidR="0083680D" w:rsidRDefault="0083680D">
            <w:pPr>
              <w:pStyle w:val="TableParagraph"/>
              <w:spacing w:before="3" w:line="270" w:lineRule="atLeast"/>
              <w:ind w:left="830" w:right="112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h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1546B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</w:tbl>
    <w:p w14:paraId="14203EFA" w14:textId="77777777" w:rsidR="0083680D" w:rsidRDefault="0083680D" w:rsidP="0083680D"/>
    <w:tbl>
      <w:tblPr>
        <w:tblW w:w="699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32EEC37B" w14:textId="77777777" w:rsidTr="009652C8">
        <w:trPr>
          <w:trHeight w:val="98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C06B95" w14:textId="77777777" w:rsidR="0083680D" w:rsidRDefault="0083680D" w:rsidP="009652C8">
            <w:pPr>
              <w:pStyle w:val="TableParagraph"/>
              <w:spacing w:line="256" w:lineRule="auto"/>
              <w:ind w:left="0" w:hanging="18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BF3A4" w14:textId="77777777" w:rsidR="0083680D" w:rsidRDefault="0083680D">
            <w:pPr>
              <w:pStyle w:val="TableParagraph"/>
              <w:spacing w:before="1" w:line="252" w:lineRule="auto"/>
              <w:ind w:left="831" w:right="19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 atau memast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tuh tempo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20E65273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CE048D" w14:textId="77777777" w:rsidR="0083680D" w:rsidRDefault="0083680D">
            <w:pPr>
              <w:pStyle w:val="TableParagraph"/>
              <w:spacing w:line="254" w:lineRule="auto"/>
              <w:ind w:left="83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2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9157E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3A9B75B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5C03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C1841" w14:textId="77777777" w:rsidR="0083680D" w:rsidRDefault="0083680D">
            <w:pPr>
              <w:pStyle w:val="TableParagraph"/>
              <w:spacing w:line="254" w:lineRule="auto"/>
              <w:ind w:left="831" w:right="19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7900C4E0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FC55469" w14:textId="77777777" w:rsidTr="009652C8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8DB0D3" w14:textId="77777777" w:rsidR="0083680D" w:rsidRDefault="0083680D">
            <w:pPr>
              <w:pStyle w:val="TableParagraph"/>
              <w:spacing w:before="1" w:line="256" w:lineRule="auto"/>
              <w:ind w:left="2563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12A0BFB9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0441E1B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43C31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8F79A5B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E7D8AD" w14:textId="77777777" w:rsidR="0083680D" w:rsidRDefault="0083680D">
            <w:pPr>
              <w:pStyle w:val="TableParagraph"/>
              <w:spacing w:before="1" w:line="256" w:lineRule="auto"/>
              <w:ind w:left="0" w:right="364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</w:p>
          <w:p w14:paraId="48702EBA" w14:textId="77777777" w:rsidR="0083680D" w:rsidRDefault="0083680D">
            <w:pPr>
              <w:pStyle w:val="TableParagraph"/>
              <w:spacing w:before="15" w:line="256" w:lineRule="auto"/>
              <w:ind w:left="0" w:right="290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dwal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BD732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69D992DE" w14:textId="77777777" w:rsidTr="009652C8">
        <w:trPr>
          <w:trHeight w:val="125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E939D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5D1ACB" w14:textId="77777777" w:rsidR="0083680D" w:rsidRDefault="0083680D">
            <w:pPr>
              <w:pStyle w:val="TableParagraph"/>
              <w:spacing w:line="254" w:lineRule="auto"/>
              <w:ind w:left="831" w:right="54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 xml:space="preserve">memastikan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dan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</w:t>
            </w:r>
          </w:p>
        </w:tc>
      </w:tr>
      <w:tr w:rsidR="0083680D" w14:paraId="076B7E2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4468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72C13A" w14:textId="77777777" w:rsidR="0083680D" w:rsidRDefault="0083680D">
            <w:pPr>
              <w:pStyle w:val="TableParagraph"/>
              <w:spacing w:line="254" w:lineRule="auto"/>
              <w:ind w:left="831" w:right="629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pengembali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nya.</w:t>
            </w:r>
          </w:p>
        </w:tc>
      </w:tr>
    </w:tbl>
    <w:p w14:paraId="41D44F5A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08F519B7" w14:textId="77777777" w:rsidR="0083680D" w:rsidRDefault="0083680D" w:rsidP="0083680D">
      <w:pPr>
        <w:pStyle w:val="BodyText"/>
        <w:spacing w:before="3"/>
        <w:rPr>
          <w:sz w:val="19"/>
          <w:lang w:val="id-ID"/>
        </w:rPr>
      </w:pPr>
    </w:p>
    <w:p w14:paraId="3DE8267F" w14:textId="77777777" w:rsidR="0083680D" w:rsidRDefault="0083680D" w:rsidP="0083680D">
      <w:pPr>
        <w:pStyle w:val="ListParagraph"/>
        <w:widowControl w:val="0"/>
        <w:numPr>
          <w:ilvl w:val="2"/>
          <w:numId w:val="32"/>
        </w:numPr>
        <w:tabs>
          <w:tab w:val="left" w:pos="851"/>
        </w:tabs>
        <w:autoSpaceDE w:val="0"/>
        <w:autoSpaceDN w:val="0"/>
        <w:spacing w:before="92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5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rpanjang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Sewa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83680D" w14:paraId="1A7C3541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19A5A4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42D58" w14:textId="77777777" w:rsidR="0083680D" w:rsidRDefault="0083680D">
            <w:pPr>
              <w:pStyle w:val="TableParagraph"/>
              <w:spacing w:before="1" w:line="256" w:lineRule="auto"/>
              <w:ind w:left="912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rpanjangan</w:t>
            </w:r>
            <w:r>
              <w:rPr>
                <w:b/>
                <w:spacing w:val="-5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Masa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Sewa</w:t>
            </w:r>
          </w:p>
        </w:tc>
      </w:tr>
      <w:tr w:rsidR="0083680D" w14:paraId="572B665C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3BF81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A676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perbolehkanny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4A83808D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2C258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E68B86" w14:textId="77777777" w:rsidR="0083680D" w:rsidRDefault="0083680D">
            <w:pPr>
              <w:pStyle w:val="TableParagraph"/>
              <w:spacing w:line="254" w:lineRule="auto"/>
              <w:ind w:right="616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ngi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2CEB4498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E77837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FBAB67" w14:textId="77777777" w:rsidR="0083680D" w:rsidRDefault="0083680D">
            <w:pPr>
              <w:pStyle w:val="TableParagraph"/>
              <w:spacing w:line="254" w:lineRule="auto"/>
              <w:ind w:right="830"/>
              <w:rPr>
                <w:lang w:val="id-ID" w:eastAsia="ja-JP"/>
              </w:rPr>
            </w:pPr>
            <w:r>
              <w:rPr>
                <w:lang w:val="id-ID" w:eastAsia="ja-JP"/>
              </w:rPr>
              <w:t>Anggota melapor ke pustakawan bahwa 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04BAB460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B33B35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F33EBC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verifikasi.</w:t>
            </w:r>
          </w:p>
        </w:tc>
      </w:tr>
    </w:tbl>
    <w:p w14:paraId="09A686F1" w14:textId="7FDE456E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p w14:paraId="0D1A90D7" w14:textId="77777777" w:rsidR="009652C8" w:rsidRDefault="009652C8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83680D" w14:paraId="3B3A8D2B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938AA4" w14:textId="77777777" w:rsidR="0083680D" w:rsidRDefault="0083680D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149D3A9C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46916C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5BE2B" w14:textId="77777777" w:rsidR="0083680D" w:rsidRDefault="0083680D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54A9B27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DE34FB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lapor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</w:p>
          <w:p w14:paraId="5DA377DE" w14:textId="77777777" w:rsidR="0083680D" w:rsidRDefault="0083680D">
            <w:pPr>
              <w:pStyle w:val="TableParagraph"/>
              <w:spacing w:before="3" w:line="270" w:lineRule="atLeast"/>
              <w:ind w:left="830" w:right="160"/>
              <w:rPr>
                <w:lang w:val="id-ID" w:eastAsia="ja-JP"/>
              </w:rPr>
            </w:pPr>
            <w:r>
              <w:rPr>
                <w:lang w:val="id-ID" w:eastAsia="ja-JP"/>
              </w:rPr>
              <w:t>memperpanjang</w:t>
            </w:r>
            <w:r>
              <w:rPr>
                <w:spacing w:val="-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3A750F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A4E408A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150C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F4EDA9" w14:textId="77777777" w:rsidR="0083680D" w:rsidRDefault="0083680D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 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9652C8" w14:paraId="4C8FFA80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C7D67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</w:p>
          <w:p w14:paraId="04F38946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mas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E60665" w14:textId="77777777" w:rsidR="009652C8" w:rsidRDefault="009652C8" w:rsidP="009652C8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</w:p>
        </w:tc>
      </w:tr>
      <w:tr w:rsidR="009652C8" w14:paraId="223B7E49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89E7FA" w14:textId="77777777" w:rsidR="009652C8" w:rsidRDefault="009652C8" w:rsidP="00E86759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9535BE" w14:textId="77777777" w:rsidR="009652C8" w:rsidRDefault="009652C8" w:rsidP="00E86759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tas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ksimal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nyak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3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l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.</w:t>
            </w:r>
          </w:p>
        </w:tc>
      </w:tr>
    </w:tbl>
    <w:p w14:paraId="79B5A97D" w14:textId="77777777" w:rsidR="0083680D" w:rsidRDefault="0083680D" w:rsidP="009652C8"/>
    <w:p w14:paraId="3AA35F53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851"/>
        </w:tabs>
        <w:autoSpaceDE w:val="0"/>
        <w:autoSpaceDN w:val="0"/>
        <w:spacing w:before="92" w:after="24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6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Denda</w:t>
      </w:r>
      <w:r>
        <w:rPr>
          <w:spacing w:val="4"/>
          <w:lang w:val="id-ID"/>
        </w:rPr>
        <w:t xml:space="preserve"> </w:t>
      </w:r>
      <w:r>
        <w:rPr>
          <w:lang w:val="id-ID"/>
        </w:rPr>
        <w:t>d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Tindak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Lanjut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1D1FBBDD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8CC3B4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3C8DFB" w14:textId="77777777" w:rsidR="009652C8" w:rsidRDefault="009652C8">
            <w:pPr>
              <w:pStyle w:val="TableParagraph"/>
              <w:spacing w:before="1" w:line="256" w:lineRule="auto"/>
              <w:ind w:left="66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endan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an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Tindak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Lanjutnya</w:t>
            </w:r>
          </w:p>
        </w:tc>
      </w:tr>
      <w:tr w:rsidR="009652C8" w14:paraId="0F5BDBC2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76D36B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998A50" w14:textId="77777777" w:rsidR="009652C8" w:rsidRDefault="009652C8">
            <w:pPr>
              <w:pStyle w:val="TableParagraph"/>
              <w:spacing w:line="252" w:lineRule="auto"/>
              <w:ind w:right="527"/>
              <w:rPr>
                <w:lang w:val="id-ID" w:eastAsia="ja-JP"/>
              </w:rPr>
            </w:pPr>
            <w:r>
              <w:rPr>
                <w:lang w:val="id-ID" w:eastAsia="ja-JP"/>
              </w:rPr>
              <w:t>Bentu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nksi keterlambat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 kerus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9652C8" w14:paraId="74DCB13C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0A59E6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279DC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 yang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1CE547C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8831D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EC3C33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dipinjam.</w:t>
            </w:r>
          </w:p>
        </w:tc>
      </w:tr>
      <w:tr w:rsidR="009652C8" w14:paraId="46933E97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38BD88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FDEDA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beri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19D50AAA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28F88617" w14:textId="77777777" w:rsidTr="009652C8">
        <w:trPr>
          <w:trHeight w:val="432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06CD23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7C2D145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3CFA0B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516217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057350EB" w14:textId="77777777" w:rsidTr="009652C8">
        <w:trPr>
          <w:trHeight w:val="109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728E3E" w14:textId="77777777" w:rsidR="009652C8" w:rsidRDefault="009652C8">
            <w:pPr>
              <w:pStyle w:val="TableParagraph"/>
              <w:spacing w:line="254" w:lineRule="auto"/>
              <w:ind w:left="830" w:right="33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mengembalikan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tidak sesu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</w:t>
            </w:r>
          </w:p>
          <w:p w14:paraId="0DC7E0BB" w14:textId="77777777" w:rsidR="009652C8" w:rsidRDefault="009652C8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(mengalam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rusakan)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05113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0DB9933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F3EF3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2D9C8D" w14:textId="77777777" w:rsidR="009652C8" w:rsidRDefault="009652C8">
            <w:pPr>
              <w:pStyle w:val="TableParagraph"/>
              <w:spacing w:line="249" w:lineRule="exact"/>
              <w:ind w:left="471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8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3A37F7F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11A68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haruskan</w:t>
            </w:r>
          </w:p>
          <w:p w14:paraId="50AF02AA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membayar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060966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E2EDAF1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5F0521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547C3C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keterlambat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 10% sesuai harga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inya.</w:t>
            </w:r>
          </w:p>
        </w:tc>
      </w:tr>
    </w:tbl>
    <w:p w14:paraId="169244E4" w14:textId="0EE6430A" w:rsidR="009652C8" w:rsidRDefault="009652C8" w:rsidP="009652C8">
      <w:pPr>
        <w:pStyle w:val="BodyText"/>
        <w:rPr>
          <w:szCs w:val="22"/>
          <w:lang w:val="id-ID"/>
        </w:rPr>
      </w:pPr>
    </w:p>
    <w:p w14:paraId="32A698DF" w14:textId="3C436C5E" w:rsidR="009652C8" w:rsidRDefault="009652C8" w:rsidP="009652C8">
      <w:pPr>
        <w:pStyle w:val="BodyText"/>
        <w:rPr>
          <w:szCs w:val="22"/>
          <w:lang w:val="id-ID"/>
        </w:rPr>
      </w:pPr>
    </w:p>
    <w:p w14:paraId="01A12553" w14:textId="1E218618" w:rsidR="009652C8" w:rsidRDefault="009652C8" w:rsidP="009652C8">
      <w:pPr>
        <w:pStyle w:val="BodyText"/>
        <w:rPr>
          <w:szCs w:val="22"/>
          <w:lang w:val="id-ID"/>
        </w:rPr>
      </w:pPr>
    </w:p>
    <w:p w14:paraId="07220F41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469A3B1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63B96E01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993"/>
        </w:tabs>
        <w:autoSpaceDE w:val="0"/>
        <w:autoSpaceDN w:val="0"/>
        <w:spacing w:before="1" w:after="24" w:line="240" w:lineRule="auto"/>
        <w:ind w:hanging="1241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7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Kepegawaian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6E54FFB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BDF8C0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1FCB62B" w14:textId="77777777" w:rsidR="009652C8" w:rsidRDefault="009652C8">
            <w:pPr>
              <w:pStyle w:val="TableParagraph"/>
              <w:spacing w:before="1" w:line="256" w:lineRule="auto"/>
              <w:ind w:left="149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Kepegawaian</w:t>
            </w:r>
          </w:p>
        </w:tc>
      </w:tr>
      <w:tr w:rsidR="009652C8" w14:paraId="75F9B5B4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3A5182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5D5D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bag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lay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tugas 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5ED8EDD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BCAC5C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2D038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</w:p>
        </w:tc>
      </w:tr>
      <w:tr w:rsidR="009652C8" w14:paraId="44D466A6" w14:textId="77777777" w:rsidTr="009652C8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8E83EF" w14:textId="77777777" w:rsidR="009652C8" w:rsidRDefault="009652C8">
            <w:pPr>
              <w:pStyle w:val="TableParagraph"/>
              <w:spacing w:before="9" w:line="256" w:lineRule="auto"/>
              <w:ind w:left="0"/>
              <w:rPr>
                <w:sz w:val="18"/>
                <w:lang w:val="id-ID" w:eastAsia="ja-JP"/>
              </w:rPr>
            </w:pPr>
          </w:p>
          <w:p w14:paraId="576844E2" w14:textId="77777777" w:rsidR="009652C8" w:rsidRDefault="009652C8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2782DE" w14:textId="77777777" w:rsidR="009652C8" w:rsidRDefault="009652C8">
            <w:pPr>
              <w:pStyle w:val="TableParagraph"/>
              <w:spacing w:before="1" w:line="252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Pembagian jobdesk pustakawan berdasarakn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4DD2D45D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72CCA4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217D5C" w14:textId="77777777" w:rsidR="009652C8" w:rsidRDefault="009652C8">
            <w:pPr>
              <w:pStyle w:val="TableParagraph"/>
              <w:spacing w:line="254" w:lineRule="auto"/>
              <w:ind w:right="741"/>
              <w:rPr>
                <w:lang w:val="id-ID" w:eastAsia="ja-JP"/>
              </w:rPr>
            </w:pPr>
            <w:r>
              <w:rPr>
                <w:lang w:val="id-ID" w:eastAsia="ja-JP"/>
              </w:rPr>
              <w:t>Menjalan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ugas 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obdes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dasar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-kelasnya.</w:t>
            </w:r>
          </w:p>
        </w:tc>
      </w:tr>
    </w:tbl>
    <w:p w14:paraId="60A722F4" w14:textId="77777777" w:rsidR="009652C8" w:rsidRDefault="009652C8" w:rsidP="009652C8"/>
    <w:tbl>
      <w:tblPr>
        <w:tblW w:w="6851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172D051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85F772" w14:textId="77777777" w:rsidR="009652C8" w:rsidRDefault="009652C8">
            <w:pPr>
              <w:pStyle w:val="TableParagraph"/>
              <w:spacing w:before="6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5BB5E7C4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AE8FAA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CA373D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6294F8B3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89246A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njalanikan</w:t>
            </w:r>
          </w:p>
          <w:p w14:paraId="6446EB05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tugasny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B30A0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E401577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15C76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9005EC" w14:textId="77777777" w:rsidR="009652C8" w:rsidRDefault="009652C8">
            <w:pPr>
              <w:pStyle w:val="TableParagraph"/>
              <w:spacing w:line="254" w:lineRule="auto"/>
              <w:ind w:left="831" w:right="923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mbagian tuga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sesuai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</w:tbl>
    <w:p w14:paraId="1B842AD5" w14:textId="77777777" w:rsidR="009652C8" w:rsidRDefault="009652C8" w:rsidP="009652C8">
      <w:pPr>
        <w:pStyle w:val="BodyText"/>
        <w:rPr>
          <w:sz w:val="20"/>
          <w:szCs w:val="22"/>
          <w:lang w:val="id-ID"/>
        </w:rPr>
      </w:pPr>
    </w:p>
    <w:p w14:paraId="386BF47D" w14:textId="77777777" w:rsidR="009652C8" w:rsidRDefault="009652C8" w:rsidP="009652C8">
      <w:pPr>
        <w:pStyle w:val="BodyText"/>
        <w:spacing w:before="3"/>
        <w:rPr>
          <w:sz w:val="19"/>
          <w:lang w:val="id-ID"/>
        </w:rPr>
      </w:pPr>
    </w:p>
    <w:p w14:paraId="208F2159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709"/>
        </w:tabs>
        <w:autoSpaceDE w:val="0"/>
        <w:autoSpaceDN w:val="0"/>
        <w:spacing w:before="92" w:after="24" w:line="240" w:lineRule="auto"/>
        <w:ind w:hanging="1525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7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8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Pemberhentian</w:t>
      </w:r>
      <w:r>
        <w:rPr>
          <w:spacing w:val="1"/>
          <w:lang w:val="id-ID"/>
        </w:rPr>
        <w:t xml:space="preserve"> </w:t>
      </w:r>
      <w:r>
        <w:rPr>
          <w:lang w:val="id-ID"/>
        </w:rPr>
        <w:t>Anggota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15B692A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FF272E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8ECD01" w14:textId="77777777" w:rsidR="009652C8" w:rsidRDefault="009652C8">
            <w:pPr>
              <w:pStyle w:val="TableParagraph"/>
              <w:spacing w:before="1" w:line="256" w:lineRule="auto"/>
              <w:ind w:left="988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mberhentian</w:t>
            </w:r>
            <w:r>
              <w:rPr>
                <w:b/>
                <w:spacing w:val="-9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nggota</w:t>
            </w:r>
          </w:p>
        </w:tc>
      </w:tr>
      <w:tr w:rsidR="009652C8" w14:paraId="17B82E3A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DE6D3D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211961A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berhenti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4E77D46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D22530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E96C2C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.</w:t>
            </w:r>
          </w:p>
        </w:tc>
      </w:tr>
      <w:tr w:rsidR="009652C8" w14:paraId="0E3E7555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BD9D21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41C56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galam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lah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.</w:t>
            </w:r>
          </w:p>
        </w:tc>
      </w:tr>
      <w:tr w:rsidR="009652C8" w14:paraId="59C70DC3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27F5DB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0F79F8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rah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 pustakawan.</w:t>
            </w:r>
          </w:p>
        </w:tc>
      </w:tr>
    </w:tbl>
    <w:p w14:paraId="4467D68B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7F66E8A2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9E7121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B3A1266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9F79367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DE9656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3BE9ACE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DE08C86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7BD6B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7169496C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B2C7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06293F" w14:textId="77777777" w:rsidR="009652C8" w:rsidRDefault="009652C8">
            <w:pPr>
              <w:pStyle w:val="TableParagraph"/>
              <w:spacing w:line="254" w:lineRule="auto"/>
              <w:ind w:left="831" w:right="4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cabutny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anggotaan.</w:t>
            </w:r>
          </w:p>
        </w:tc>
      </w:tr>
    </w:tbl>
    <w:p w14:paraId="6F32B808" w14:textId="33DE32E0" w:rsidR="009652C8" w:rsidRDefault="009652C8" w:rsidP="009652C8">
      <w:pPr>
        <w:pStyle w:val="BodyText"/>
        <w:rPr>
          <w:szCs w:val="22"/>
          <w:lang w:val="id-ID"/>
        </w:rPr>
      </w:pPr>
    </w:p>
    <w:p w14:paraId="6E527AFD" w14:textId="6D451DEA" w:rsidR="009652C8" w:rsidRDefault="009652C8" w:rsidP="009652C8">
      <w:pPr>
        <w:pStyle w:val="BodyText"/>
        <w:rPr>
          <w:szCs w:val="22"/>
          <w:lang w:val="id-ID"/>
        </w:rPr>
      </w:pPr>
    </w:p>
    <w:p w14:paraId="0F998A54" w14:textId="105C76C9" w:rsidR="009652C8" w:rsidRDefault="009652C8" w:rsidP="009652C8">
      <w:pPr>
        <w:pStyle w:val="BodyText"/>
        <w:rPr>
          <w:szCs w:val="22"/>
          <w:lang w:val="id-ID"/>
        </w:rPr>
      </w:pPr>
    </w:p>
    <w:p w14:paraId="4645AE53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7CAF83B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10A1A383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993"/>
        </w:tabs>
        <w:autoSpaceDE w:val="0"/>
        <w:autoSpaceDN w:val="0"/>
        <w:spacing w:before="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9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ada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Buku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3D08F3C6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0A9549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0DC9F1" w14:textId="77777777" w:rsidR="009652C8" w:rsidRDefault="009652C8">
            <w:pPr>
              <w:pStyle w:val="TableParagraph"/>
              <w:spacing w:before="1" w:line="256" w:lineRule="auto"/>
              <w:ind w:left="132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 Pengadaan</w:t>
            </w:r>
            <w:r>
              <w:rPr>
                <w:b/>
                <w:spacing w:val="-7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Buku</w:t>
            </w:r>
          </w:p>
        </w:tc>
      </w:tr>
      <w:tr w:rsidR="009652C8" w14:paraId="47AC423C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7CC8E0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32F9F7" w14:textId="77777777" w:rsidR="009652C8" w:rsidRDefault="009652C8">
            <w:pPr>
              <w:pStyle w:val="TableParagraph"/>
              <w:spacing w:line="254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Untuk menambah katalog setiap buku sesuai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74669C3F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75D8E8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0EFF57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l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untuk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CEEF6B4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850F74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AEA4A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enuh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77840DB1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7B2A0A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08828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engada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51D18361" w14:textId="77777777" w:rsidR="009652C8" w:rsidRDefault="009652C8" w:rsidP="009652C8"/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E911744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C19A30D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CE132BE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367AF8" w14:textId="77777777" w:rsidR="009652C8" w:rsidRDefault="009652C8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18722E" w14:textId="77777777" w:rsidR="009652C8" w:rsidRDefault="009652C8">
            <w:pPr>
              <w:pStyle w:val="TableParagraph"/>
              <w:spacing w:before="6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51098EFE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64694F" w14:textId="77777777" w:rsidR="009652C8" w:rsidRDefault="009652C8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memenuh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w</w:t>
            </w:r>
          </w:p>
          <w:p w14:paraId="4528BDB6" w14:textId="77777777" w:rsidR="009652C8" w:rsidRDefault="009652C8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02C9E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FBFE197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BF96D0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F09A306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dat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p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utuhkan.</w:t>
            </w:r>
          </w:p>
        </w:tc>
      </w:tr>
    </w:tbl>
    <w:p w14:paraId="4A0E5A31" w14:textId="7EF68176" w:rsidR="009652C8" w:rsidRDefault="009652C8" w:rsidP="0083680D">
      <w:pPr>
        <w:pStyle w:val="Heading1"/>
        <w:jc w:val="left"/>
        <w:sectPr w:rsidR="009652C8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6AD7F289" w14:textId="71B9AE64" w:rsidR="008D3C06" w:rsidRDefault="008D3C06" w:rsidP="008A508B">
      <w:pPr>
        <w:pStyle w:val="Heading1"/>
      </w:pPr>
      <w:bookmarkStart w:id="16" w:name="_Toc107853553"/>
      <w:r>
        <w:lastRenderedPageBreak/>
        <w:t>BAB IV</w:t>
      </w:r>
      <w:r w:rsidR="00720B7D">
        <w:t xml:space="preserve"> </w:t>
      </w:r>
      <w:r>
        <w:t>NON FUNCTIONAL REQUIREMENTS</w:t>
      </w:r>
      <w:bookmarkEnd w:id="16"/>
    </w:p>
    <w:p w14:paraId="7B642BA2" w14:textId="77777777" w:rsidR="00182E81" w:rsidRDefault="00182E81" w:rsidP="00182E81"/>
    <w:p w14:paraId="5008AA8C" w14:textId="6070082A" w:rsidR="00103BDD" w:rsidRDefault="006C4F3B" w:rsidP="006C4F3B">
      <w:pPr>
        <w:ind w:firstLine="426"/>
      </w:pP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non </w:t>
      </w:r>
      <w:proofErr w:type="spellStart"/>
      <w:r>
        <w:t>fungsional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software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44F61111" w14:textId="1C0FF549" w:rsidR="006C4F3B" w:rsidRP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operasional</w:t>
      </w:r>
    </w:p>
    <w:p w14:paraId="2B41AD50" w14:textId="3B77B024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proofErr w:type="spellStart"/>
      <w:r w:rsidRPr="006C4F3B">
        <w:rPr>
          <w:rFonts w:cs="Times New Roman"/>
          <w:color w:val="000000" w:themeColor="text1"/>
          <w:szCs w:val="24"/>
        </w:rPr>
        <w:t>ini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menggunak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sistem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operasi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Windows NT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deng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spesifikasi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komputer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inimal Pentium III. </w:t>
      </w:r>
      <w:r w:rsidRPr="006C4F3B">
        <w:rPr>
          <w:rFonts w:cs="Times New Roman"/>
          <w:color w:val="000000" w:themeColor="text1"/>
          <w:szCs w:val="24"/>
        </w:rPr>
        <w:t xml:space="preserve">256 RAM, </w:t>
      </w:r>
      <w:proofErr w:type="spellStart"/>
      <w:r w:rsidRPr="006C4F3B">
        <w:rPr>
          <w:rFonts w:cs="Times New Roman"/>
          <w:color w:val="000000" w:themeColor="text1"/>
          <w:szCs w:val="24"/>
        </w:rPr>
        <w:t>cukup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untuk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hard drive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10 GB, printer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untuk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kartu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keanggota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data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lainnya</w:t>
      </w:r>
      <w:proofErr w:type="spellEnd"/>
    </w:p>
    <w:p w14:paraId="66F5FBB1" w14:textId="43653409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eamanan</w:t>
      </w:r>
    </w:p>
    <w:p w14:paraId="416BFDD7" w14:textId="7AA42C0C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</w:rPr>
        <w:t xml:space="preserve">Anda </w:t>
      </w:r>
      <w:proofErr w:type="spellStart"/>
      <w:r w:rsidRPr="006C4F3B">
        <w:rPr>
          <w:rFonts w:cs="Times New Roman"/>
          <w:color w:val="000000" w:themeColor="text1"/>
          <w:szCs w:val="24"/>
        </w:rPr>
        <w:t>perlu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menerapk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aplikasi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6C4F3B">
        <w:rPr>
          <w:rFonts w:cs="Times New Roman"/>
          <w:color w:val="000000" w:themeColor="text1"/>
          <w:szCs w:val="24"/>
        </w:rPr>
        <w:t>database Anda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6C4F3B">
        <w:rPr>
          <w:rFonts w:cs="Times New Roman"/>
          <w:color w:val="000000" w:themeColor="text1"/>
          <w:szCs w:val="24"/>
        </w:rPr>
        <w:t>memiliki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langkah-langkah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keaman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6C4F3B">
        <w:rPr>
          <w:rFonts w:cs="Times New Roman"/>
          <w:color w:val="000000" w:themeColor="text1"/>
          <w:szCs w:val="24"/>
        </w:rPr>
        <w:t>kuat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seperti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6C4F3B">
        <w:rPr>
          <w:rFonts w:cs="Times New Roman"/>
          <w:color w:val="000000" w:themeColor="text1"/>
          <w:szCs w:val="24"/>
        </w:rPr>
        <w:t xml:space="preserve">kata </w:t>
      </w:r>
      <w:proofErr w:type="spellStart"/>
      <w:r w:rsidRPr="006C4F3B">
        <w:rPr>
          <w:rFonts w:cs="Times New Roman"/>
          <w:color w:val="000000" w:themeColor="text1"/>
          <w:szCs w:val="24"/>
        </w:rPr>
        <w:t>sandi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dan </w:t>
      </w:r>
      <w:proofErr w:type="spellStart"/>
      <w:r w:rsidRPr="006C4F3B">
        <w:rPr>
          <w:rFonts w:cs="Times New Roman"/>
          <w:color w:val="000000" w:themeColor="text1"/>
          <w:szCs w:val="24"/>
        </w:rPr>
        <w:t>perlindungan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kata </w:t>
      </w:r>
      <w:proofErr w:type="spellStart"/>
      <w:r w:rsidRPr="006C4F3B">
        <w:rPr>
          <w:rFonts w:cs="Times New Roman"/>
          <w:color w:val="000000" w:themeColor="text1"/>
          <w:szCs w:val="24"/>
        </w:rPr>
        <w:t>sandi</w:t>
      </w:r>
      <w:proofErr w:type="spellEnd"/>
      <w:r w:rsidRPr="006C4F3B">
        <w:rPr>
          <w:rFonts w:cs="Times New Roman"/>
          <w:color w:val="000000" w:themeColor="text1"/>
          <w:szCs w:val="24"/>
        </w:rPr>
        <w:t>. B.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CCTV di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ruang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6C4F3B">
        <w:rPr>
          <w:rFonts w:cs="Times New Roman"/>
          <w:color w:val="000000" w:themeColor="text1"/>
          <w:szCs w:val="24"/>
        </w:rPr>
        <w:t xml:space="preserve">yang </w:t>
      </w:r>
      <w:proofErr w:type="spellStart"/>
      <w:r w:rsidRPr="006C4F3B">
        <w:rPr>
          <w:rFonts w:cs="Times New Roman"/>
          <w:color w:val="000000" w:themeColor="text1"/>
          <w:szCs w:val="24"/>
        </w:rPr>
        <w:t>membutuhk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keamanan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tambahan</w:t>
      </w:r>
      <w:proofErr w:type="spellEnd"/>
      <w:r w:rsidRPr="006C4F3B">
        <w:rPr>
          <w:rFonts w:cs="Times New Roman"/>
          <w:color w:val="000000" w:themeColor="text1"/>
          <w:szCs w:val="24"/>
        </w:rPr>
        <w:t>. Ruang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baca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ruang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penyimpanan</w:t>
      </w:r>
      <w:proofErr w:type="spellEnd"/>
      <w:r w:rsidRPr="006C4F3B">
        <w:rPr>
          <w:rFonts w:cs="Times New Roman"/>
          <w:color w:val="000000" w:themeColor="text1"/>
          <w:szCs w:val="24"/>
        </w:rPr>
        <w:t>,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  <w:shd w:val="clear" w:color="auto" w:fill="FFFFFF"/>
        </w:rPr>
        <w:t>tempat</w:t>
      </w:r>
      <w:proofErr w:type="spellEnd"/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lain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, </w:t>
      </w:r>
      <w:proofErr w:type="spellStart"/>
      <w:r w:rsidRPr="006C4F3B">
        <w:rPr>
          <w:rFonts w:cs="Times New Roman"/>
          <w:color w:val="000000" w:themeColor="text1"/>
          <w:szCs w:val="24"/>
        </w:rPr>
        <w:t>dll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sesuai</w:t>
      </w:r>
      <w:proofErr w:type="spellEnd"/>
      <w:r w:rsidRPr="006C4F3B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4F3B">
        <w:rPr>
          <w:rFonts w:cs="Times New Roman"/>
          <w:color w:val="000000" w:themeColor="text1"/>
          <w:szCs w:val="24"/>
        </w:rPr>
        <w:t>kebutuhan</w:t>
      </w:r>
      <w:proofErr w:type="spellEnd"/>
    </w:p>
    <w:p w14:paraId="0696553E" w14:textId="3D301008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informasi</w:t>
      </w:r>
    </w:p>
    <w:p w14:paraId="0E66534C" w14:textId="10BCFE23" w:rsidR="006C4F3B" w:rsidRPr="00182E81" w:rsidRDefault="00182E81" w:rsidP="00182E81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182E81">
        <w:rPr>
          <w:rFonts w:cs="Times New Roman"/>
          <w:color w:val="000000" w:themeColor="text1"/>
          <w:szCs w:val="24"/>
        </w:rPr>
        <w:t xml:space="preserve">Ini </w:t>
      </w:r>
      <w:proofErr w:type="spellStart"/>
      <w:r w:rsidRPr="00182E81">
        <w:rPr>
          <w:rFonts w:cs="Times New Roman"/>
          <w:color w:val="000000" w:themeColor="text1"/>
          <w:szCs w:val="24"/>
        </w:rPr>
        <w:t>memberika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informas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langkah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demi </w:t>
      </w:r>
      <w:proofErr w:type="spellStart"/>
      <w:r w:rsidRPr="00182E81">
        <w:rPr>
          <w:rFonts w:cs="Times New Roman"/>
          <w:color w:val="000000" w:themeColor="text1"/>
          <w:szCs w:val="24"/>
        </w:rPr>
        <w:t>langkah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bagi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pengunjung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182E81">
        <w:rPr>
          <w:rFonts w:cs="Times New Roman"/>
          <w:color w:val="000000" w:themeColor="text1"/>
          <w:szCs w:val="24"/>
        </w:rPr>
        <w:t>ingi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datang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182E81">
        <w:rPr>
          <w:rFonts w:cs="Times New Roman"/>
          <w:color w:val="000000" w:themeColor="text1"/>
          <w:szCs w:val="24"/>
        </w:rPr>
        <w:t>bergabung</w:t>
      </w:r>
      <w:proofErr w:type="spellEnd"/>
      <w:r w:rsidRPr="00182E81">
        <w:rPr>
          <w:rFonts w:cs="Times New Roman"/>
          <w:color w:val="000000" w:themeColor="text1"/>
          <w:szCs w:val="24"/>
        </w:rPr>
        <w:t>,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memberika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informas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r w:rsidRPr="00182E81">
        <w:rPr>
          <w:rFonts w:cs="Times New Roman"/>
          <w:color w:val="000000" w:themeColor="text1"/>
          <w:szCs w:val="24"/>
        </w:rPr>
        <w:t xml:space="preserve">lain </w:t>
      </w:r>
      <w:proofErr w:type="spellStart"/>
      <w:r w:rsidRPr="00182E81">
        <w:rPr>
          <w:rFonts w:cs="Times New Roman"/>
          <w:color w:val="000000" w:themeColor="text1"/>
          <w:szCs w:val="24"/>
        </w:rPr>
        <w:t>untuk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anggot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lai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,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sepert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: </w:t>
      </w:r>
      <w:r w:rsidRPr="00182E81">
        <w:rPr>
          <w:rFonts w:cs="Times New Roman"/>
          <w:color w:val="000000" w:themeColor="text1"/>
          <w:szCs w:val="24"/>
        </w:rPr>
        <w:t xml:space="preserve">B. </w:t>
      </w:r>
      <w:proofErr w:type="spellStart"/>
      <w:r w:rsidRPr="00182E81">
        <w:rPr>
          <w:rFonts w:cs="Times New Roman"/>
          <w:color w:val="000000" w:themeColor="text1"/>
          <w:szCs w:val="24"/>
        </w:rPr>
        <w:t>Masalah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sepert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lup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nomor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keanggotaa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tidak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membaw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kartu</w:t>
      </w:r>
      <w:proofErr w:type="spellEnd"/>
      <w:r w:rsidRPr="00182E81">
        <w:rPr>
          <w:rFonts w:cs="Times New Roman"/>
          <w:color w:val="000000" w:themeColor="text1"/>
          <w:szCs w:val="24"/>
        </w:rPr>
        <w:t>.</w:t>
      </w:r>
    </w:p>
    <w:p w14:paraId="6E545C23" w14:textId="3464343A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inerja</w:t>
      </w:r>
    </w:p>
    <w:p w14:paraId="798494FB" w14:textId="41426229" w:rsidR="006C4F3B" w:rsidRPr="006C4F3B" w:rsidRDefault="00182E81" w:rsidP="00182E81">
      <w:pPr>
        <w:pStyle w:val="ListParagraph"/>
        <w:ind w:left="1440" w:firstLine="720"/>
      </w:pPr>
      <w:r w:rsidRPr="00182E81">
        <w:rPr>
          <w:rFonts w:cs="Times New Roman"/>
          <w:color w:val="000000" w:themeColor="text1"/>
          <w:szCs w:val="24"/>
        </w:rPr>
        <w:t xml:space="preserve">Harap </w:t>
      </w:r>
      <w:proofErr w:type="spellStart"/>
      <w:r w:rsidRPr="00182E81">
        <w:rPr>
          <w:rFonts w:cs="Times New Roman"/>
          <w:color w:val="000000" w:themeColor="text1"/>
          <w:szCs w:val="24"/>
        </w:rPr>
        <w:t>dicatat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bahw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periode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peminjama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dibatas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hingg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10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har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. </w:t>
      </w:r>
      <w:proofErr w:type="spellStart"/>
      <w:r w:rsidRPr="00182E81">
        <w:rPr>
          <w:rFonts w:cs="Times New Roman"/>
          <w:color w:val="000000" w:themeColor="text1"/>
          <w:szCs w:val="24"/>
        </w:rPr>
        <w:t>Dihitung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dari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tanggal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pinjaman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. </w:t>
      </w:r>
      <w:proofErr w:type="spellStart"/>
      <w:r w:rsidRPr="00182E81">
        <w:rPr>
          <w:rFonts w:cs="Times New Roman"/>
          <w:color w:val="000000" w:themeColor="text1"/>
          <w:szCs w:val="24"/>
        </w:rPr>
        <w:t>Perlu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</w:rPr>
        <w:t>diketahui</w:t>
      </w:r>
      <w:proofErr w:type="spellEnd"/>
      <w:r w:rsidRPr="00182E81">
        <w:rPr>
          <w:rFonts w:cs="Times New Roman"/>
          <w:color w:val="000000" w:themeColor="text1"/>
          <w:szCs w:val="24"/>
        </w:rPr>
        <w:t xml:space="preserve"> juga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bahw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pengembalian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buku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dibatas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hingga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3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har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dari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waktu</w:t>
      </w:r>
      <w:proofErr w:type="spellEnd"/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182E81">
        <w:rPr>
          <w:rFonts w:cs="Times New Roman"/>
          <w:color w:val="000000" w:themeColor="text1"/>
          <w:szCs w:val="24"/>
          <w:shd w:val="clear" w:color="auto" w:fill="FFFFFF"/>
        </w:rPr>
        <w:t>ditentukan</w:t>
      </w:r>
      <w:proofErr w:type="spellEnd"/>
      <w:r>
        <w:rPr>
          <w:rFonts w:ascii="Poppins" w:hAnsi="Poppins" w:cs="Poppins"/>
          <w:color w:val="000000"/>
          <w:sz w:val="21"/>
          <w:szCs w:val="21"/>
          <w:shd w:val="clear" w:color="auto" w:fill="FFFFFF"/>
        </w:rPr>
        <w:t>.</w:t>
      </w:r>
    </w:p>
    <w:p w14:paraId="2F387C1D" w14:textId="5AC5A1AB" w:rsidR="00103BDD" w:rsidRDefault="00103BDD" w:rsidP="008A508B">
      <w:pPr>
        <w:pStyle w:val="Heading1"/>
        <w:sectPr w:rsidR="00103BDD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B9DFEED" w14:textId="4F17FF6B" w:rsidR="008D3C06" w:rsidRDefault="008D3C06" w:rsidP="001D0328">
      <w:pPr>
        <w:pStyle w:val="Heading1"/>
      </w:pPr>
      <w:bookmarkStart w:id="17" w:name="_Toc107853554"/>
      <w:r>
        <w:lastRenderedPageBreak/>
        <w:t>BAB V</w:t>
      </w:r>
      <w:r w:rsidR="000E3D07">
        <w:t xml:space="preserve"> </w:t>
      </w:r>
      <w:r>
        <w:t>DATA REQUIREMENTS</w:t>
      </w:r>
      <w:bookmarkEnd w:id="17"/>
    </w:p>
    <w:p w14:paraId="3F95FAB0" w14:textId="038A5C66" w:rsidR="00FF3581" w:rsidRDefault="00FF3581" w:rsidP="001D0328">
      <w:pPr>
        <w:pStyle w:val="Heading1"/>
      </w:pPr>
    </w:p>
    <w:p w14:paraId="6E076E86" w14:textId="5763482F" w:rsidR="00FF3581" w:rsidRDefault="00530D55" w:rsidP="00530D55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8" w:name="_Toc107853555"/>
      <w:r w:rsidRPr="00530D55">
        <w:rPr>
          <w:b w:val="0"/>
          <w:bCs/>
        </w:rPr>
        <w:t>Input</w:t>
      </w:r>
      <w:bookmarkEnd w:id="18"/>
    </w:p>
    <w:p w14:paraId="5E865844" w14:textId="4C1FCE79" w:rsidR="00182E81" w:rsidRPr="00182E81" w:rsidRDefault="00182E81" w:rsidP="00416816">
      <w:pPr>
        <w:pStyle w:val="ListParagraph"/>
        <w:numPr>
          <w:ilvl w:val="2"/>
          <w:numId w:val="5"/>
        </w:numPr>
        <w:tabs>
          <w:tab w:val="clear" w:pos="2160"/>
          <w:tab w:val="num" w:pos="1418"/>
        </w:tabs>
        <w:spacing w:line="256" w:lineRule="auto"/>
        <w:ind w:hanging="1451"/>
        <w:jc w:val="both"/>
        <w:rPr>
          <w:rFonts w:cs="Times New Roman"/>
          <w:lang w:val="en-US"/>
        </w:rPr>
      </w:pPr>
      <w:r w:rsidRPr="00182E81">
        <w:rPr>
          <w:rFonts w:cs="Times New Roman"/>
        </w:rPr>
        <w:t xml:space="preserve">Tabel </w:t>
      </w:r>
      <w:proofErr w:type="spellStart"/>
      <w:r w:rsidRPr="00182E81">
        <w:rPr>
          <w:rFonts w:cs="Times New Roman"/>
        </w:rPr>
        <w:t>Buku</w:t>
      </w:r>
      <w:proofErr w:type="spellEnd"/>
    </w:p>
    <w:p w14:paraId="62F51D11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 xml:space="preserve">ID </w:t>
      </w:r>
      <w:proofErr w:type="spellStart"/>
      <w:r>
        <w:rPr>
          <w:rFonts w:cs="Times New Roman"/>
        </w:rPr>
        <w:t>buku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judul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harga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ipe</w:t>
      </w:r>
      <w:proofErr w:type="spellEnd"/>
      <w:r>
        <w:rPr>
          <w:rFonts w:cs="Times New Roman"/>
        </w:rPr>
        <w:t xml:space="preserve"> &gt; genre &gt; </w:t>
      </w:r>
      <w:proofErr w:type="spellStart"/>
      <w:r>
        <w:rPr>
          <w:rFonts w:cs="Times New Roman"/>
        </w:rPr>
        <w:t>stok</w:t>
      </w:r>
      <w:proofErr w:type="spellEnd"/>
    </w:p>
    <w:p w14:paraId="70690963" w14:textId="638E36A3" w:rsidR="00182E81" w:rsidRPr="00182E81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182E81">
        <w:rPr>
          <w:rFonts w:cs="Times New Roman"/>
        </w:rPr>
        <w:t xml:space="preserve">Tabel </w:t>
      </w:r>
      <w:proofErr w:type="spellStart"/>
      <w:r w:rsidRPr="00182E81">
        <w:rPr>
          <w:rFonts w:cs="Times New Roman"/>
        </w:rPr>
        <w:t>Peminjaman</w:t>
      </w:r>
      <w:proofErr w:type="spellEnd"/>
    </w:p>
    <w:p w14:paraId="089A109B" w14:textId="77777777" w:rsidR="00182E81" w:rsidRDefault="00182E81" w:rsidP="00182E81">
      <w:pPr>
        <w:ind w:left="720"/>
        <w:rPr>
          <w:rFonts w:cs="Times New Roman"/>
        </w:rPr>
      </w:pPr>
      <w:proofErr w:type="spellStart"/>
      <w:r>
        <w:rPr>
          <w:rFonts w:cs="Times New Roman"/>
        </w:rPr>
        <w:t>Jumlah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uku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kembali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injam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harga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sewa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anggota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perpustakaan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pinjaman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buku</w:t>
      </w:r>
      <w:proofErr w:type="spellEnd"/>
    </w:p>
    <w:p w14:paraId="197BC4AE" w14:textId="09E3F853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Denda</w:t>
      </w:r>
    </w:p>
    <w:p w14:paraId="3C350DC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 xml:space="preserve">ID </w:t>
      </w:r>
      <w:proofErr w:type="spellStart"/>
      <w:r>
        <w:rPr>
          <w:rFonts w:cs="Times New Roman"/>
        </w:rPr>
        <w:t>Pustakawan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buku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pinjaman</w:t>
      </w:r>
      <w:proofErr w:type="spellEnd"/>
      <w:r>
        <w:rPr>
          <w:rFonts w:cs="Times New Roman"/>
        </w:rPr>
        <w:t xml:space="preserve"> &gt; total </w:t>
      </w:r>
      <w:proofErr w:type="spellStart"/>
      <w:r>
        <w:rPr>
          <w:rFonts w:cs="Times New Roman"/>
        </w:rPr>
        <w:t>denda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jumlah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uku</w:t>
      </w:r>
      <w:proofErr w:type="spellEnd"/>
    </w:p>
    <w:p w14:paraId="5A5F02A1" w14:textId="4BE9922E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 xml:space="preserve">Tabel </w:t>
      </w:r>
      <w:proofErr w:type="spellStart"/>
      <w:r w:rsidRPr="00416816">
        <w:rPr>
          <w:rFonts w:cs="Times New Roman"/>
        </w:rPr>
        <w:t>Anggota</w:t>
      </w:r>
      <w:proofErr w:type="spellEnd"/>
    </w:p>
    <w:p w14:paraId="09F4CB2F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 xml:space="preserve">Nama &gt; Alamat &gt; id </w:t>
      </w:r>
      <w:proofErr w:type="spellStart"/>
      <w:r>
        <w:rPr>
          <w:rFonts w:cs="Times New Roman"/>
        </w:rPr>
        <w:t>anggota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join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lahir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kontak</w:t>
      </w:r>
      <w:proofErr w:type="spellEnd"/>
    </w:p>
    <w:p w14:paraId="0F2384BF" w14:textId="1115750D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 xml:space="preserve">Tabel </w:t>
      </w:r>
      <w:proofErr w:type="spellStart"/>
      <w:r w:rsidRPr="00416816">
        <w:rPr>
          <w:rFonts w:cs="Times New Roman"/>
        </w:rPr>
        <w:t>Pustawakan</w:t>
      </w:r>
      <w:proofErr w:type="spellEnd"/>
    </w:p>
    <w:p w14:paraId="60A84F7A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 xml:space="preserve">ID </w:t>
      </w:r>
      <w:proofErr w:type="spellStart"/>
      <w:r>
        <w:rPr>
          <w:rFonts w:cs="Times New Roman"/>
        </w:rPr>
        <w:t>pustawakan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ipe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ustakawan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nama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kontak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alamat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lahir</w:t>
      </w:r>
      <w:proofErr w:type="spellEnd"/>
    </w:p>
    <w:p w14:paraId="33FDEF16" w14:textId="7C91366A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 xml:space="preserve">Tabel </w:t>
      </w:r>
      <w:proofErr w:type="spellStart"/>
      <w:r w:rsidRPr="00416816">
        <w:rPr>
          <w:rFonts w:cs="Times New Roman"/>
        </w:rPr>
        <w:t>Pengembalian</w:t>
      </w:r>
      <w:proofErr w:type="spellEnd"/>
    </w:p>
    <w:p w14:paraId="2FC9EAD2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 xml:space="preserve">ID </w:t>
      </w:r>
      <w:proofErr w:type="spellStart"/>
      <w:r>
        <w:rPr>
          <w:rFonts w:cs="Times New Roman"/>
        </w:rPr>
        <w:t>pengembalian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buku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jumlah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buku</w:t>
      </w:r>
      <w:proofErr w:type="spellEnd"/>
      <w:r>
        <w:rPr>
          <w:rFonts w:cs="Times New Roman"/>
        </w:rPr>
        <w:t xml:space="preserve"> &gt; </w:t>
      </w:r>
      <w:proofErr w:type="spellStart"/>
      <w:r>
        <w:rPr>
          <w:rFonts w:cs="Times New Roman"/>
        </w:rPr>
        <w:t>tanggal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engembalian</w:t>
      </w:r>
      <w:proofErr w:type="spellEnd"/>
      <w:r>
        <w:rPr>
          <w:rFonts w:cs="Times New Roman"/>
        </w:rPr>
        <w:t xml:space="preserve"> &gt; id </w:t>
      </w:r>
      <w:proofErr w:type="spellStart"/>
      <w:r>
        <w:rPr>
          <w:rFonts w:cs="Times New Roman"/>
        </w:rPr>
        <w:t>pustawakan</w:t>
      </w:r>
      <w:proofErr w:type="spellEnd"/>
    </w:p>
    <w:p w14:paraId="16D525DE" w14:textId="77777777" w:rsidR="00182E81" w:rsidRPr="00530D55" w:rsidRDefault="00182E81" w:rsidP="00182E81"/>
    <w:p w14:paraId="5281DE9B" w14:textId="3FBE0F14" w:rsidR="00416816" w:rsidRPr="00416816" w:rsidRDefault="00530D55" w:rsidP="00416816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9" w:name="_Toc107853556"/>
      <w:r w:rsidRPr="00530D55">
        <w:rPr>
          <w:b w:val="0"/>
          <w:bCs/>
        </w:rPr>
        <w:t>Output</w:t>
      </w:r>
      <w:bookmarkEnd w:id="19"/>
    </w:p>
    <w:p w14:paraId="6BAE1EAA" w14:textId="0A2E8A2B" w:rsidR="00416816" w:rsidRPr="00416816" w:rsidRDefault="00416816" w:rsidP="00416816">
      <w:pPr>
        <w:pStyle w:val="Heading1"/>
        <w:ind w:firstLine="426"/>
        <w:jc w:val="left"/>
        <w:rPr>
          <w:rFonts w:cs="Times New Roman"/>
          <w:b w:val="0"/>
          <w:bCs/>
          <w:color w:val="000000" w:themeColor="text1"/>
          <w:szCs w:val="24"/>
        </w:rPr>
        <w:sectPr w:rsidR="00416816" w:rsidRPr="0041681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  <w:r>
        <w:rPr>
          <w:rFonts w:cs="Times New Roman"/>
          <w:b w:val="0"/>
          <w:bCs/>
          <w:color w:val="000000" w:themeColor="text1"/>
          <w:szCs w:val="24"/>
        </w:rPr>
        <w:t xml:space="preserve">Pada 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perangkat lunak ini, sistem menghasilk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keluar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berupa kumpul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ta,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eperti data </w:t>
      </w:r>
      <w:r w:rsidRPr="00416816">
        <w:rPr>
          <w:rFonts w:cs="Times New Roman"/>
          <w:b w:val="0"/>
          <w:bCs/>
          <w:color w:val="000000" w:themeColor="text1"/>
          <w:szCs w:val="24"/>
        </w:rPr>
        <w:t>buku, d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ersedia dalam bentu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ftar. Ini juga menghasilkan output dalam bentuk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tatus atau </w:t>
      </w:r>
      <w:r w:rsidRPr="00416816">
        <w:rPr>
          <w:rFonts w:cs="Times New Roman"/>
          <w:b w:val="0"/>
          <w:bCs/>
          <w:color w:val="000000" w:themeColor="text1"/>
          <w:szCs w:val="24"/>
        </w:rPr>
        <w:t>pemberitahu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operasi yang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ilakukan, apakah berhasil atau tidak. Tambah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data, </w:t>
      </w:r>
      <w:r w:rsidRPr="00416816">
        <w:rPr>
          <w:rFonts w:cs="Times New Roman"/>
          <w:b w:val="0"/>
          <w:bCs/>
          <w:color w:val="000000" w:themeColor="text1"/>
          <w:szCs w:val="24"/>
        </w:rPr>
        <w:t>tambah data gagal, data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ida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valid, dll.</w:t>
      </w:r>
    </w:p>
    <w:p w14:paraId="0DC05B90" w14:textId="7CA84F27" w:rsidR="008D3C06" w:rsidRDefault="008D3C06" w:rsidP="00656036">
      <w:pPr>
        <w:pStyle w:val="Heading1"/>
      </w:pPr>
      <w:bookmarkStart w:id="20" w:name="_Toc107853557"/>
      <w:r>
        <w:lastRenderedPageBreak/>
        <w:t>BAB VI</w:t>
      </w:r>
      <w:r w:rsidR="00B7390E">
        <w:t xml:space="preserve"> </w:t>
      </w:r>
      <w:r>
        <w:t>INTERFACE REQUIREMENTS</w:t>
      </w:r>
      <w:bookmarkEnd w:id="20"/>
    </w:p>
    <w:p w14:paraId="7AE7B99A" w14:textId="26C834D8" w:rsidR="004D6B03" w:rsidRDefault="004D6B03" w:rsidP="00656036">
      <w:pPr>
        <w:pStyle w:val="Heading1"/>
      </w:pPr>
    </w:p>
    <w:p w14:paraId="69A00B86" w14:textId="7125102B" w:rsidR="004D6B03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1" w:name="_Toc107853558"/>
      <w:r w:rsidRPr="00A26A8B">
        <w:rPr>
          <w:b w:val="0"/>
          <w:bCs/>
        </w:rPr>
        <w:t>User Interface</w:t>
      </w:r>
      <w:bookmarkEnd w:id="21"/>
    </w:p>
    <w:p w14:paraId="35EA3370" w14:textId="77777777" w:rsidR="006C352E" w:rsidRDefault="006C352E" w:rsidP="006C352E">
      <w:pPr>
        <w:pStyle w:val="Heading2"/>
        <w:rPr>
          <w:b w:val="0"/>
          <w:bCs/>
        </w:rPr>
      </w:pPr>
    </w:p>
    <w:p w14:paraId="19DDF106" w14:textId="01209FD6" w:rsidR="00416816" w:rsidRDefault="00416816" w:rsidP="00416816">
      <w:pPr>
        <w:ind w:firstLine="426"/>
        <w:rPr>
          <w:lang w:val="id-ID"/>
        </w:rPr>
      </w:pPr>
      <w:r>
        <w:rPr>
          <w:lang w:val="id-ID"/>
        </w:rPr>
        <w:t>Beberapa prosedur untuk tampilan dari aplikasi sistem perpustakaan ini adalah sebagai berikut:</w:t>
      </w:r>
    </w:p>
    <w:p w14:paraId="7E57C26C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proofErr w:type="spellStart"/>
      <w:r w:rsidRPr="006C352E">
        <w:rPr>
          <w:rFonts w:cs="Times New Roman"/>
        </w:rPr>
        <w:t>Terdapat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tampilan</w:t>
      </w:r>
      <w:proofErr w:type="spellEnd"/>
      <w:r w:rsidRPr="006C352E">
        <w:rPr>
          <w:rFonts w:cs="Times New Roman"/>
        </w:rPr>
        <w:t xml:space="preserve"> daftar, </w:t>
      </w:r>
      <w:proofErr w:type="spellStart"/>
      <w:r w:rsidRPr="006C352E">
        <w:rPr>
          <w:rFonts w:cs="Times New Roman"/>
        </w:rPr>
        <w:t>digunak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user yang </w:t>
      </w:r>
      <w:proofErr w:type="spellStart"/>
      <w:r w:rsidRPr="006C352E">
        <w:rPr>
          <w:rFonts w:cs="Times New Roman"/>
        </w:rPr>
        <w:t>ingi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jad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anggota</w:t>
      </w:r>
      <w:proofErr w:type="spellEnd"/>
      <w:r w:rsidRPr="006C352E">
        <w:rPr>
          <w:rFonts w:cs="Times New Roman"/>
        </w:rPr>
        <w:t xml:space="preserve"> agar </w:t>
      </w:r>
      <w:proofErr w:type="spellStart"/>
      <w:r w:rsidRPr="006C352E">
        <w:rPr>
          <w:rFonts w:cs="Times New Roman"/>
        </w:rPr>
        <w:t>bisa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gakses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lebih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lanjut</w:t>
      </w:r>
      <w:proofErr w:type="spellEnd"/>
      <w:r w:rsidRPr="006C352E">
        <w:rPr>
          <w:rFonts w:cs="Times New Roman"/>
        </w:rPr>
        <w:t>.</w:t>
      </w:r>
    </w:p>
    <w:p w14:paraId="504C5CD2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proofErr w:type="spellStart"/>
      <w:r w:rsidRPr="006C352E">
        <w:rPr>
          <w:rFonts w:cs="Times New Roman"/>
        </w:rPr>
        <w:t>Terdapat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tampil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asuk</w:t>
      </w:r>
      <w:proofErr w:type="spellEnd"/>
      <w:r w:rsidRPr="006C352E">
        <w:rPr>
          <w:rFonts w:cs="Times New Roman"/>
        </w:rPr>
        <w:t xml:space="preserve">, </w:t>
      </w:r>
      <w:proofErr w:type="spellStart"/>
      <w:r w:rsidRPr="006C352E">
        <w:rPr>
          <w:rFonts w:cs="Times New Roman"/>
        </w:rPr>
        <w:t>digunak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user yang </w:t>
      </w:r>
      <w:proofErr w:type="spellStart"/>
      <w:r w:rsidRPr="006C352E">
        <w:rPr>
          <w:rFonts w:cs="Times New Roman"/>
        </w:rPr>
        <w:t>telah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jad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anggota</w:t>
      </w:r>
      <w:proofErr w:type="spellEnd"/>
      <w:r w:rsidRPr="006C352E">
        <w:rPr>
          <w:rFonts w:cs="Times New Roman"/>
        </w:rPr>
        <w:t>.</w:t>
      </w:r>
    </w:p>
    <w:p w14:paraId="5BA07A0E" w14:textId="6DCC43A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proofErr w:type="spellStart"/>
      <w:r w:rsidRPr="006C352E">
        <w:rPr>
          <w:rFonts w:cs="Times New Roman"/>
        </w:rPr>
        <w:t>Terdapat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tampil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halam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utama</w:t>
      </w:r>
      <w:proofErr w:type="spellEnd"/>
      <w:r w:rsidRPr="006C352E">
        <w:rPr>
          <w:rFonts w:cs="Times New Roman"/>
        </w:rPr>
        <w:t xml:space="preserve">, </w:t>
      </w:r>
      <w:proofErr w:type="spellStart"/>
      <w:r w:rsidRPr="006C352E">
        <w:rPr>
          <w:rFonts w:cs="Times New Roman"/>
        </w:rPr>
        <w:t>tampil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in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ampilkan</w:t>
      </w:r>
      <w:proofErr w:type="spellEnd"/>
      <w:r w:rsidRPr="006C352E">
        <w:rPr>
          <w:rFonts w:cs="Times New Roman"/>
        </w:rPr>
        <w:t xml:space="preserve"> tab search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car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buku</w:t>
      </w:r>
      <w:proofErr w:type="spellEnd"/>
      <w:r w:rsidRPr="006C352E">
        <w:rPr>
          <w:rFonts w:cs="Times New Roman"/>
        </w:rPr>
        <w:t xml:space="preserve">, </w:t>
      </w:r>
      <w:proofErr w:type="spellStart"/>
      <w:r w:rsidRPr="006C352E">
        <w:rPr>
          <w:rFonts w:cs="Times New Roman"/>
        </w:rPr>
        <w:t>rekomendasi</w:t>
      </w:r>
      <w:proofErr w:type="spellEnd"/>
      <w:r w:rsidRPr="006C352E">
        <w:rPr>
          <w:rFonts w:cs="Times New Roman"/>
        </w:rPr>
        <w:t xml:space="preserve">, </w:t>
      </w:r>
      <w:proofErr w:type="spellStart"/>
      <w:r w:rsidRPr="006C352E">
        <w:rPr>
          <w:rFonts w:cs="Times New Roman"/>
        </w:rPr>
        <w:t>koleks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buku</w:t>
      </w:r>
      <w:proofErr w:type="spellEnd"/>
      <w:r w:rsidRPr="006C352E">
        <w:rPr>
          <w:rFonts w:cs="Times New Roman"/>
        </w:rPr>
        <w:t xml:space="preserve">, dan </w:t>
      </w:r>
      <w:proofErr w:type="spellStart"/>
      <w:r w:rsidRPr="006C352E">
        <w:rPr>
          <w:rFonts w:cs="Times New Roman"/>
        </w:rPr>
        <w:t>layanan</w:t>
      </w:r>
      <w:proofErr w:type="spellEnd"/>
      <w:r w:rsidRPr="006C352E">
        <w:rPr>
          <w:rFonts w:cs="Times New Roman"/>
        </w:rPr>
        <w:t>.</w:t>
      </w:r>
    </w:p>
    <w:p w14:paraId="355E755B" w14:textId="1C91C792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2" w:name="_Toc107853559"/>
      <w:r w:rsidRPr="00A26A8B">
        <w:rPr>
          <w:b w:val="0"/>
          <w:bCs/>
        </w:rPr>
        <w:t>Hardware Interface</w:t>
      </w:r>
      <w:bookmarkEnd w:id="22"/>
    </w:p>
    <w:p w14:paraId="1FA1F95E" w14:textId="188AE3A2" w:rsidR="006C352E" w:rsidRDefault="006C352E" w:rsidP="006C352E">
      <w:pPr>
        <w:ind w:firstLine="426"/>
        <w:rPr>
          <w:lang w:val="id-ID"/>
        </w:rPr>
      </w:pPr>
      <w:r>
        <w:rPr>
          <w:lang w:val="id-ID"/>
        </w:rPr>
        <w:t>Perangkat keras yang mendukung kinerja sistem terdiri dari spesifikasi sebagai berikut:</w:t>
      </w:r>
    </w:p>
    <w:p w14:paraId="43DF6675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proofErr w:type="spellStart"/>
      <w:r w:rsidRPr="006C352E">
        <w:rPr>
          <w:rFonts w:cs="Times New Roman"/>
        </w:rPr>
        <w:t>Komputer</w:t>
      </w:r>
      <w:proofErr w:type="spellEnd"/>
      <w:r w:rsidRPr="006C352E">
        <w:rPr>
          <w:rFonts w:cs="Times New Roman"/>
        </w:rPr>
        <w:t xml:space="preserve"> yang </w:t>
      </w:r>
      <w:proofErr w:type="spellStart"/>
      <w:r w:rsidRPr="006C352E">
        <w:rPr>
          <w:rFonts w:cs="Times New Roman"/>
        </w:rPr>
        <w:t>digunak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lakuk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pengolahan</w:t>
      </w:r>
      <w:proofErr w:type="spellEnd"/>
      <w:r w:rsidRPr="006C352E">
        <w:rPr>
          <w:rFonts w:cs="Times New Roman"/>
        </w:rPr>
        <w:t xml:space="preserve"> data dan </w:t>
      </w:r>
      <w:proofErr w:type="spellStart"/>
      <w:r w:rsidRPr="006C352E">
        <w:rPr>
          <w:rFonts w:cs="Times New Roman"/>
        </w:rPr>
        <w:t>pengoperasian</w:t>
      </w:r>
      <w:proofErr w:type="spellEnd"/>
      <w:r w:rsidRPr="006C352E">
        <w:rPr>
          <w:rFonts w:cs="Times New Roman"/>
        </w:rPr>
        <w:t xml:space="preserve">. </w:t>
      </w:r>
    </w:p>
    <w:p w14:paraId="441AF64D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Mouse </w:t>
      </w:r>
      <w:proofErr w:type="spellStart"/>
      <w:r w:rsidRPr="006C352E">
        <w:rPr>
          <w:rFonts w:cs="Times New Roman"/>
        </w:rPr>
        <w:t>membantu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sistem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dapat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genal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input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dari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pengguna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deng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lakukan</w:t>
      </w:r>
      <w:proofErr w:type="spellEnd"/>
      <w:r w:rsidRPr="006C352E">
        <w:rPr>
          <w:rFonts w:cs="Times New Roman"/>
        </w:rPr>
        <w:t xml:space="preserve"> click, drag, dan lain-lain. </w:t>
      </w:r>
    </w:p>
    <w:p w14:paraId="234B7779" w14:textId="334DA0B4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Keyboard </w:t>
      </w:r>
      <w:proofErr w:type="spellStart"/>
      <w:r w:rsidRPr="006C352E">
        <w:rPr>
          <w:rFonts w:cs="Times New Roman"/>
        </w:rPr>
        <w:t>sebagai</w:t>
      </w:r>
      <w:proofErr w:type="spellEnd"/>
      <w:r w:rsidRPr="006C352E">
        <w:rPr>
          <w:rFonts w:cs="Times New Roman"/>
        </w:rPr>
        <w:t xml:space="preserve"> proses </w:t>
      </w:r>
      <w:proofErr w:type="spellStart"/>
      <w:r w:rsidRPr="006C352E">
        <w:rPr>
          <w:rFonts w:cs="Times New Roman"/>
        </w:rPr>
        <w:t>untuk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enginputka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informasi</w:t>
      </w:r>
      <w:proofErr w:type="spellEnd"/>
      <w:r w:rsidRPr="006C352E">
        <w:rPr>
          <w:rFonts w:cs="Times New Roman"/>
        </w:rPr>
        <w:t xml:space="preserve"> yang </w:t>
      </w:r>
      <w:proofErr w:type="spellStart"/>
      <w:r w:rsidRPr="006C352E">
        <w:rPr>
          <w:rFonts w:cs="Times New Roman"/>
        </w:rPr>
        <w:t>dibutuhkan</w:t>
      </w:r>
      <w:proofErr w:type="spellEnd"/>
      <w:r w:rsidRPr="006C352E">
        <w:rPr>
          <w:rFonts w:cs="Times New Roman"/>
        </w:rPr>
        <w:t xml:space="preserve"> oleh </w:t>
      </w:r>
      <w:proofErr w:type="spellStart"/>
      <w:r w:rsidRPr="006C352E">
        <w:rPr>
          <w:rFonts w:cs="Times New Roman"/>
        </w:rPr>
        <w:t>sistem</w:t>
      </w:r>
      <w:proofErr w:type="spellEnd"/>
      <w:r w:rsidRPr="006C352E">
        <w:rPr>
          <w:rFonts w:cs="Times New Roman"/>
        </w:rPr>
        <w:t xml:space="preserve">. </w:t>
      </w:r>
      <w:proofErr w:type="spellStart"/>
      <w:r w:rsidRPr="006C352E">
        <w:rPr>
          <w:rFonts w:cs="Times New Roman"/>
        </w:rPr>
        <w:t>baik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berupa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karakter</w:t>
      </w:r>
      <w:proofErr w:type="spellEnd"/>
      <w:r w:rsidRPr="006C352E">
        <w:rPr>
          <w:rFonts w:cs="Times New Roman"/>
        </w:rPr>
        <w:t xml:space="preserve">, </w:t>
      </w:r>
      <w:proofErr w:type="spellStart"/>
      <w:r w:rsidRPr="006C352E">
        <w:rPr>
          <w:rFonts w:cs="Times New Roman"/>
        </w:rPr>
        <w:t>angka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maupun</w:t>
      </w:r>
      <w:proofErr w:type="spellEnd"/>
      <w:r w:rsidRPr="006C352E">
        <w:rPr>
          <w:rFonts w:cs="Times New Roman"/>
        </w:rPr>
        <w:t xml:space="preserve"> </w:t>
      </w:r>
      <w:proofErr w:type="spellStart"/>
      <w:r w:rsidRPr="006C352E">
        <w:rPr>
          <w:rFonts w:cs="Times New Roman"/>
        </w:rPr>
        <w:t>simbol-simbol</w:t>
      </w:r>
      <w:proofErr w:type="spellEnd"/>
      <w:r w:rsidRPr="006C352E">
        <w:rPr>
          <w:rFonts w:cs="Times New Roman"/>
        </w:rPr>
        <w:t xml:space="preserve"> yang </w:t>
      </w:r>
      <w:proofErr w:type="spellStart"/>
      <w:r w:rsidRPr="006C352E">
        <w:rPr>
          <w:rFonts w:cs="Times New Roman"/>
        </w:rPr>
        <w:t>dibutuhkan</w:t>
      </w:r>
      <w:proofErr w:type="spellEnd"/>
      <w:r w:rsidRPr="006C352E">
        <w:rPr>
          <w:rFonts w:cs="Times New Roman"/>
        </w:rPr>
        <w:t xml:space="preserve"> oleh </w:t>
      </w:r>
      <w:proofErr w:type="spellStart"/>
      <w:r w:rsidRPr="006C352E">
        <w:rPr>
          <w:rFonts w:cs="Times New Roman"/>
        </w:rPr>
        <w:t>sistem</w:t>
      </w:r>
      <w:proofErr w:type="spellEnd"/>
      <w:r w:rsidRPr="006C352E">
        <w:rPr>
          <w:rFonts w:cs="Times New Roman"/>
        </w:rPr>
        <w:t>.</w:t>
      </w:r>
    </w:p>
    <w:p w14:paraId="1F38A655" w14:textId="5967CACD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3" w:name="_Toc107853560"/>
      <w:r w:rsidRPr="00A26A8B">
        <w:rPr>
          <w:b w:val="0"/>
          <w:bCs/>
        </w:rPr>
        <w:t>Software Interface</w:t>
      </w:r>
      <w:bookmarkEnd w:id="23"/>
    </w:p>
    <w:p w14:paraId="7DDC0AB6" w14:textId="43B9FF52" w:rsidR="006C352E" w:rsidRPr="006C352E" w:rsidRDefault="006C352E" w:rsidP="006C352E">
      <w:pPr>
        <w:ind w:firstLine="426"/>
        <w:rPr>
          <w:rFonts w:cs="Times New Roman"/>
          <w:color w:val="000000" w:themeColor="text1"/>
          <w:szCs w:val="24"/>
        </w:rPr>
      </w:pP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Kebutuh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ak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perangkat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lunak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antar</w:t>
      </w:r>
      <w:proofErr w:type="spellEnd"/>
      <w:r w:rsidRPr="006C352E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muka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digunak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untuk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mendukung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pengembang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sistem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manajeme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perpustaka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adalah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web server yang </w:t>
      </w:r>
      <w:proofErr w:type="spellStart"/>
      <w:r w:rsidRPr="006C352E">
        <w:rPr>
          <w:rFonts w:cs="Times New Roman"/>
          <w:color w:val="000000" w:themeColor="text1"/>
          <w:szCs w:val="24"/>
        </w:rPr>
        <w:t>melayani</w:t>
      </w:r>
      <w:proofErr w:type="spellEnd"/>
      <w:r w:rsidRPr="006C352E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dalam</w:t>
      </w:r>
      <w:proofErr w:type="spellEnd"/>
      <w:r w:rsidRPr="006C352E">
        <w:rPr>
          <w:rFonts w:cs="Times New Roman"/>
          <w:color w:val="000000" w:themeColor="text1"/>
          <w:szCs w:val="24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</w:rPr>
        <w:t>bentuk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data. </w:t>
      </w:r>
      <w:proofErr w:type="spellStart"/>
      <w:r w:rsidRPr="006C352E">
        <w:rPr>
          <w:rFonts w:cs="Times New Roman"/>
          <w:color w:val="000000" w:themeColor="text1"/>
          <w:szCs w:val="24"/>
        </w:rPr>
        <w:t>Kemampu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untuk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menerima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permintaan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HTTP </w:t>
      </w:r>
      <w:proofErr w:type="spellStart"/>
      <w:r w:rsidRPr="006C352E">
        <w:rPr>
          <w:rFonts w:cs="Times New Roman"/>
          <w:color w:val="000000" w:themeColor="text1"/>
          <w:szCs w:val="24"/>
          <w:shd w:val="clear" w:color="auto" w:fill="FFFFFF"/>
        </w:rPr>
        <w:t>atau</w:t>
      </w:r>
      <w:proofErr w:type="spellEnd"/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HTTPS</w:t>
      </w:r>
    </w:p>
    <w:p w14:paraId="5B8A90C6" w14:textId="3DBAB4D1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4" w:name="_Toc107853561"/>
      <w:r w:rsidRPr="00A26A8B">
        <w:rPr>
          <w:b w:val="0"/>
          <w:bCs/>
        </w:rPr>
        <w:t>Communication Interface</w:t>
      </w:r>
      <w:bookmarkEnd w:id="24"/>
    </w:p>
    <w:p w14:paraId="3EB7783D" w14:textId="1A235F3E" w:rsidR="006C352E" w:rsidRDefault="006C352E" w:rsidP="006C352E">
      <w:pPr>
        <w:rPr>
          <w:lang w:val="id-ID"/>
        </w:rPr>
      </w:pPr>
      <w:r>
        <w:rPr>
          <w:lang w:val="id-ID"/>
        </w:rPr>
        <w:t>Antarmuka komunikasi dalam sistem yang dibangun menggunakan:</w:t>
      </w:r>
    </w:p>
    <w:p w14:paraId="5A099916" w14:textId="574B9689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Jaringan kabel LAN.</w:t>
      </w:r>
    </w:p>
    <w:p w14:paraId="09DADD4A" w14:textId="0C6A59B2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WIFI.</w:t>
      </w:r>
    </w:p>
    <w:p w14:paraId="6D22E061" w14:textId="1D403F34" w:rsidR="00BA194C" w:rsidRPr="00A75ACC" w:rsidRDefault="006C352E" w:rsidP="00A75ACC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Koneksi terhadap database agar bisa diakses.</w:t>
      </w:r>
      <w:r w:rsidR="00A75ACC" w:rsidRPr="00A75ACC">
        <w:rPr>
          <w:rFonts w:eastAsia="Calibri" w:cs="Times New Roman"/>
          <w:lang w:val="id-ID" w:eastAsia="id-ID"/>
        </w:rPr>
        <w:t xml:space="preserve"> </w:t>
      </w:r>
    </w:p>
    <w:p w14:paraId="2A09420D" w14:textId="6E06E3D2" w:rsidR="006C352E" w:rsidRPr="006C352E" w:rsidRDefault="006C352E" w:rsidP="006C352E">
      <w:pPr>
        <w:rPr>
          <w:lang w:val="id-ID"/>
        </w:rPr>
      </w:pPr>
    </w:p>
    <w:sectPr w:rsidR="006C352E" w:rsidRPr="006C352E" w:rsidSect="00D62EDA">
      <w:pgSz w:w="11906" w:h="16838" w:code="9"/>
      <w:pgMar w:top="1701" w:right="1701" w:bottom="226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oppins">
    <w:altName w:val="Times New Roman"/>
    <w:charset w:val="00"/>
    <w:family w:val="auto"/>
    <w:pitch w:val="variable"/>
    <w:sig w:usb0="00008007" w:usb1="00000000" w:usb2="00000000" w:usb3="00000000" w:csb0="000000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E5A02"/>
    <w:multiLevelType w:val="hybridMultilevel"/>
    <w:tmpl w:val="603C5812"/>
    <w:lvl w:ilvl="0" w:tplc="FFFFFFFF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6D8C009A">
      <w:start w:val="1"/>
      <w:numFmt w:val="decimal"/>
      <w:lvlText w:val="1.3.%3."/>
      <w:lvlJc w:val="left"/>
      <w:pPr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30CA2"/>
    <w:multiLevelType w:val="multilevel"/>
    <w:tmpl w:val="F0AEDC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1.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66E4B6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" w15:restartNumberingAfterBreak="0">
    <w:nsid w:val="095F40BF"/>
    <w:multiLevelType w:val="hybridMultilevel"/>
    <w:tmpl w:val="246EFBE6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4" w15:restartNumberingAfterBreak="0">
    <w:nsid w:val="0A0A42B6"/>
    <w:multiLevelType w:val="hybridMultilevel"/>
    <w:tmpl w:val="2152C93E"/>
    <w:lvl w:ilvl="0" w:tplc="2CE0046A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760A33"/>
    <w:multiLevelType w:val="hybridMultilevel"/>
    <w:tmpl w:val="45AC4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C3319B"/>
    <w:multiLevelType w:val="hybridMultilevel"/>
    <w:tmpl w:val="712412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78160CB"/>
    <w:multiLevelType w:val="hybridMultilevel"/>
    <w:tmpl w:val="210AFA86"/>
    <w:lvl w:ilvl="0" w:tplc="16A2C3B8">
      <w:start w:val="1"/>
      <w:numFmt w:val="decimal"/>
      <w:lvlText w:val="1.1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991722"/>
    <w:multiLevelType w:val="multilevel"/>
    <w:tmpl w:val="32BA8CFC"/>
    <w:lvl w:ilvl="0">
      <w:start w:val="1"/>
      <w:numFmt w:val="decimal"/>
      <w:lvlText w:val="%1.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9" w15:restartNumberingAfterBreak="0">
    <w:nsid w:val="1AE62D41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0" w15:restartNumberingAfterBreak="0">
    <w:nsid w:val="1BFA07A6"/>
    <w:multiLevelType w:val="hybridMultilevel"/>
    <w:tmpl w:val="13ACED3A"/>
    <w:lvl w:ilvl="0" w:tplc="F9D4E710">
      <w:start w:val="1"/>
      <w:numFmt w:val="decimal"/>
      <w:lvlText w:val="6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C66FF6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2" w15:restartNumberingAfterBreak="0">
    <w:nsid w:val="264C7200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3" w15:restartNumberingAfterBreak="0">
    <w:nsid w:val="331C656D"/>
    <w:multiLevelType w:val="multilevel"/>
    <w:tmpl w:val="8C68D2D2"/>
    <w:lvl w:ilvl="0">
      <w:start w:val="1"/>
      <w:numFmt w:val="lowerLetter"/>
      <w:lvlText w:val="%1)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14" w15:restartNumberingAfterBreak="0">
    <w:nsid w:val="3B6F504A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5" w15:restartNumberingAfterBreak="0">
    <w:nsid w:val="3C4F551B"/>
    <w:multiLevelType w:val="hybridMultilevel"/>
    <w:tmpl w:val="803A9F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517FA6"/>
    <w:multiLevelType w:val="hybridMultilevel"/>
    <w:tmpl w:val="240C2B9E"/>
    <w:lvl w:ilvl="0" w:tplc="66EAB1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EA95C21"/>
    <w:multiLevelType w:val="hybridMultilevel"/>
    <w:tmpl w:val="72FEEA2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50FB0073"/>
    <w:multiLevelType w:val="hybridMultilevel"/>
    <w:tmpl w:val="48E28C22"/>
    <w:lvl w:ilvl="0" w:tplc="82E4FD9E">
      <w:start w:val="1"/>
      <w:numFmt w:val="bullet"/>
      <w:lvlText w:val="-"/>
      <w:lvlJc w:val="left"/>
      <w:pPr>
        <w:ind w:left="18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0" w:hanging="360"/>
      </w:pPr>
      <w:rPr>
        <w:rFonts w:ascii="Wingdings" w:hAnsi="Wingdings" w:hint="default"/>
      </w:rPr>
    </w:lvl>
  </w:abstractNum>
  <w:abstractNum w:abstractNumId="19" w15:restartNumberingAfterBreak="0">
    <w:nsid w:val="55BD0BBA"/>
    <w:multiLevelType w:val="hybridMultilevel"/>
    <w:tmpl w:val="0902CDAE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564B4834"/>
    <w:multiLevelType w:val="hybridMultilevel"/>
    <w:tmpl w:val="0666CC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57AB758C"/>
    <w:multiLevelType w:val="hybridMultilevel"/>
    <w:tmpl w:val="802216B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594F0227"/>
    <w:multiLevelType w:val="hybridMultilevel"/>
    <w:tmpl w:val="807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D91AE2"/>
    <w:multiLevelType w:val="hybridMultilevel"/>
    <w:tmpl w:val="FCD86E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D943BFA"/>
    <w:multiLevelType w:val="multilevel"/>
    <w:tmpl w:val="85B613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5" w15:restartNumberingAfterBreak="0">
    <w:nsid w:val="5EA64D8E"/>
    <w:multiLevelType w:val="hybridMultilevel"/>
    <w:tmpl w:val="EE2A6026"/>
    <w:lvl w:ilvl="0" w:tplc="6A76A69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86406C"/>
    <w:multiLevelType w:val="hybridMultilevel"/>
    <w:tmpl w:val="92346518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63BE37B4"/>
    <w:multiLevelType w:val="hybridMultilevel"/>
    <w:tmpl w:val="55BC6A52"/>
    <w:lvl w:ilvl="0" w:tplc="99C6C456">
      <w:start w:val="1"/>
      <w:numFmt w:val="decimal"/>
      <w:lvlText w:val="1.2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FD65D3"/>
    <w:multiLevelType w:val="hybridMultilevel"/>
    <w:tmpl w:val="3EC21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D8298A"/>
    <w:multiLevelType w:val="hybridMultilevel"/>
    <w:tmpl w:val="9C5E436C"/>
    <w:lvl w:ilvl="0" w:tplc="ADCAC1CA">
      <w:start w:val="1"/>
      <w:numFmt w:val="decimal"/>
      <w:lvlText w:val="4.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 w15:restartNumberingAfterBreak="0">
    <w:nsid w:val="688A3AA3"/>
    <w:multiLevelType w:val="hybridMultilevel"/>
    <w:tmpl w:val="793C58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991227B"/>
    <w:multiLevelType w:val="hybridMultilevel"/>
    <w:tmpl w:val="0B4E15F6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A730F32"/>
    <w:multiLevelType w:val="hybridMultilevel"/>
    <w:tmpl w:val="3CDAD4DA"/>
    <w:lvl w:ilvl="0" w:tplc="94C0374C">
      <w:start w:val="1"/>
      <w:numFmt w:val="decimal"/>
      <w:lvlText w:val="5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4C6F1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4" w15:restartNumberingAfterBreak="0">
    <w:nsid w:val="6CD21293"/>
    <w:multiLevelType w:val="hybridMultilevel"/>
    <w:tmpl w:val="8F145D2E"/>
    <w:lvl w:ilvl="0" w:tplc="B1EE81FC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FA6481"/>
    <w:multiLevelType w:val="hybridMultilevel"/>
    <w:tmpl w:val="C47EC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4276DA"/>
    <w:multiLevelType w:val="hybridMultilevel"/>
    <w:tmpl w:val="D186B1F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7F676C64"/>
    <w:multiLevelType w:val="hybridMultilevel"/>
    <w:tmpl w:val="F138A29C"/>
    <w:lvl w:ilvl="0" w:tplc="6D8C009A">
      <w:start w:val="1"/>
      <w:numFmt w:val="decimal"/>
      <w:lvlText w:val="1.3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752897787">
    <w:abstractNumId w:val="16"/>
  </w:num>
  <w:num w:numId="2" w16cid:durableId="618608295">
    <w:abstractNumId w:val="16"/>
  </w:num>
  <w:num w:numId="3" w16cid:durableId="1026249364">
    <w:abstractNumId w:val="1"/>
  </w:num>
  <w:num w:numId="4" w16cid:durableId="270672392">
    <w:abstractNumId w:val="1"/>
  </w:num>
  <w:num w:numId="5" w16cid:durableId="49307342">
    <w:abstractNumId w:val="24"/>
  </w:num>
  <w:num w:numId="6" w16cid:durableId="1844280738">
    <w:abstractNumId w:val="25"/>
  </w:num>
  <w:num w:numId="7" w16cid:durableId="720785394">
    <w:abstractNumId w:val="4"/>
  </w:num>
  <w:num w:numId="8" w16cid:durableId="1481267342">
    <w:abstractNumId w:val="29"/>
  </w:num>
  <w:num w:numId="9" w16cid:durableId="2102215800">
    <w:abstractNumId w:val="32"/>
  </w:num>
  <w:num w:numId="10" w16cid:durableId="1230923406">
    <w:abstractNumId w:val="10"/>
  </w:num>
  <w:num w:numId="11" w16cid:durableId="9184479">
    <w:abstractNumId w:val="7"/>
  </w:num>
  <w:num w:numId="12" w16cid:durableId="513495237">
    <w:abstractNumId w:val="27"/>
  </w:num>
  <w:num w:numId="13" w16cid:durableId="934947682">
    <w:abstractNumId w:val="37"/>
  </w:num>
  <w:num w:numId="14" w16cid:durableId="453866993">
    <w:abstractNumId w:val="34"/>
  </w:num>
  <w:num w:numId="15" w16cid:durableId="1304194561">
    <w:abstractNumId w:val="0"/>
  </w:num>
  <w:num w:numId="16" w16cid:durableId="1298342865">
    <w:abstractNumId w:val="23"/>
  </w:num>
  <w:num w:numId="17" w16cid:durableId="885069586">
    <w:abstractNumId w:val="3"/>
  </w:num>
  <w:num w:numId="18" w16cid:durableId="217475532">
    <w:abstractNumId w:val="18"/>
  </w:num>
  <w:num w:numId="19" w16cid:durableId="494564721">
    <w:abstractNumId w:val="28"/>
  </w:num>
  <w:num w:numId="20" w16cid:durableId="58989762">
    <w:abstractNumId w:val="21"/>
  </w:num>
  <w:num w:numId="21" w16cid:durableId="309017367">
    <w:abstractNumId w:val="36"/>
  </w:num>
  <w:num w:numId="22" w16cid:durableId="1949921358">
    <w:abstractNumId w:val="15"/>
  </w:num>
  <w:num w:numId="23" w16cid:durableId="757092500">
    <w:abstractNumId w:val="26"/>
  </w:num>
  <w:num w:numId="24" w16cid:durableId="244342991">
    <w:abstractNumId w:val="35"/>
  </w:num>
  <w:num w:numId="25" w16cid:durableId="877623282">
    <w:abstractNumId w:val="5"/>
  </w:num>
  <w:num w:numId="26" w16cid:durableId="966275400">
    <w:abstractNumId w:val="30"/>
  </w:num>
  <w:num w:numId="27" w16cid:durableId="126511258">
    <w:abstractNumId w:val="20"/>
  </w:num>
  <w:num w:numId="28" w16cid:durableId="1665206739">
    <w:abstractNumId w:val="31"/>
  </w:num>
  <w:num w:numId="29" w16cid:durableId="968121333">
    <w:abstractNumId w:val="1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30" w16cid:durableId="1545557911">
    <w:abstractNumId w:val="33"/>
  </w:num>
  <w:num w:numId="31" w16cid:durableId="1165045918">
    <w:abstractNumId w:val="9"/>
  </w:num>
  <w:num w:numId="32" w16cid:durableId="1490368478">
    <w:abstractNumId w:val="2"/>
  </w:num>
  <w:num w:numId="33" w16cid:durableId="1084839923">
    <w:abstractNumId w:val="11"/>
  </w:num>
  <w:num w:numId="34" w16cid:durableId="409349833">
    <w:abstractNumId w:val="14"/>
  </w:num>
  <w:num w:numId="35" w16cid:durableId="1273897626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9477885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 w16cid:durableId="960498400">
    <w:abstractNumId w:val="19"/>
  </w:num>
  <w:num w:numId="38" w16cid:durableId="1278947757">
    <w:abstractNumId w:val="6"/>
  </w:num>
  <w:num w:numId="39" w16cid:durableId="1722822291">
    <w:abstractNumId w:val="17"/>
  </w:num>
  <w:num w:numId="40" w16cid:durableId="1342396274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961BA"/>
    <w:rsid w:val="00006B10"/>
    <w:rsid w:val="00011B84"/>
    <w:rsid w:val="0007710E"/>
    <w:rsid w:val="000A7271"/>
    <w:rsid w:val="000B4575"/>
    <w:rsid w:val="000C3D42"/>
    <w:rsid w:val="000C6256"/>
    <w:rsid w:val="000E0D5D"/>
    <w:rsid w:val="000E3D07"/>
    <w:rsid w:val="000E480C"/>
    <w:rsid w:val="00103BDD"/>
    <w:rsid w:val="001040FE"/>
    <w:rsid w:val="001160E2"/>
    <w:rsid w:val="00131AE3"/>
    <w:rsid w:val="001430CC"/>
    <w:rsid w:val="00182E81"/>
    <w:rsid w:val="00183A97"/>
    <w:rsid w:val="0019702D"/>
    <w:rsid w:val="001A4DCF"/>
    <w:rsid w:val="001D0328"/>
    <w:rsid w:val="00204A16"/>
    <w:rsid w:val="0020593C"/>
    <w:rsid w:val="002416C2"/>
    <w:rsid w:val="002611F6"/>
    <w:rsid w:val="00267930"/>
    <w:rsid w:val="00295AC0"/>
    <w:rsid w:val="002C2F2C"/>
    <w:rsid w:val="002D28DD"/>
    <w:rsid w:val="002E6D6F"/>
    <w:rsid w:val="002F0F99"/>
    <w:rsid w:val="003516D2"/>
    <w:rsid w:val="003702E6"/>
    <w:rsid w:val="003749E5"/>
    <w:rsid w:val="00380FFE"/>
    <w:rsid w:val="00391034"/>
    <w:rsid w:val="003A1068"/>
    <w:rsid w:val="003A587D"/>
    <w:rsid w:val="003D4033"/>
    <w:rsid w:val="003D5033"/>
    <w:rsid w:val="003E3E2D"/>
    <w:rsid w:val="0040673F"/>
    <w:rsid w:val="00416816"/>
    <w:rsid w:val="00416C22"/>
    <w:rsid w:val="0044773B"/>
    <w:rsid w:val="0045390C"/>
    <w:rsid w:val="00460CD2"/>
    <w:rsid w:val="00460EBD"/>
    <w:rsid w:val="004725BD"/>
    <w:rsid w:val="00492E64"/>
    <w:rsid w:val="004B3245"/>
    <w:rsid w:val="004D17DC"/>
    <w:rsid w:val="004D6B03"/>
    <w:rsid w:val="004E0487"/>
    <w:rsid w:val="004F09C3"/>
    <w:rsid w:val="00521E37"/>
    <w:rsid w:val="00530D55"/>
    <w:rsid w:val="00535C4F"/>
    <w:rsid w:val="00563302"/>
    <w:rsid w:val="00566914"/>
    <w:rsid w:val="0059095F"/>
    <w:rsid w:val="005D3E19"/>
    <w:rsid w:val="0061322E"/>
    <w:rsid w:val="00640641"/>
    <w:rsid w:val="00656036"/>
    <w:rsid w:val="00660D55"/>
    <w:rsid w:val="006961BA"/>
    <w:rsid w:val="006A06C5"/>
    <w:rsid w:val="006B1AC5"/>
    <w:rsid w:val="006C352E"/>
    <w:rsid w:val="006C4F3B"/>
    <w:rsid w:val="006D05C2"/>
    <w:rsid w:val="006E6AA2"/>
    <w:rsid w:val="00713729"/>
    <w:rsid w:val="00715E7B"/>
    <w:rsid w:val="00720B7D"/>
    <w:rsid w:val="0076113B"/>
    <w:rsid w:val="00771FEF"/>
    <w:rsid w:val="007722BD"/>
    <w:rsid w:val="00775692"/>
    <w:rsid w:val="00776731"/>
    <w:rsid w:val="00792E05"/>
    <w:rsid w:val="007A13CE"/>
    <w:rsid w:val="007A46A2"/>
    <w:rsid w:val="007B2AB5"/>
    <w:rsid w:val="007B6579"/>
    <w:rsid w:val="007D4CA4"/>
    <w:rsid w:val="007E0362"/>
    <w:rsid w:val="007E2C0F"/>
    <w:rsid w:val="00832F43"/>
    <w:rsid w:val="0083680D"/>
    <w:rsid w:val="00845854"/>
    <w:rsid w:val="00867661"/>
    <w:rsid w:val="008A0724"/>
    <w:rsid w:val="008A508B"/>
    <w:rsid w:val="008B7AB8"/>
    <w:rsid w:val="008D3381"/>
    <w:rsid w:val="008D3C06"/>
    <w:rsid w:val="008F6C53"/>
    <w:rsid w:val="00903C09"/>
    <w:rsid w:val="0091298E"/>
    <w:rsid w:val="0092662E"/>
    <w:rsid w:val="00962954"/>
    <w:rsid w:val="0096480D"/>
    <w:rsid w:val="009652C8"/>
    <w:rsid w:val="00970A3D"/>
    <w:rsid w:val="0098493A"/>
    <w:rsid w:val="009860E0"/>
    <w:rsid w:val="009961AC"/>
    <w:rsid w:val="00996FA4"/>
    <w:rsid w:val="009A0CEB"/>
    <w:rsid w:val="009B428E"/>
    <w:rsid w:val="009C3A92"/>
    <w:rsid w:val="009E2987"/>
    <w:rsid w:val="00A00EF1"/>
    <w:rsid w:val="00A07B34"/>
    <w:rsid w:val="00A17EC2"/>
    <w:rsid w:val="00A26A8B"/>
    <w:rsid w:val="00A51C1D"/>
    <w:rsid w:val="00A60DBE"/>
    <w:rsid w:val="00A75ACC"/>
    <w:rsid w:val="00A8081E"/>
    <w:rsid w:val="00A852DD"/>
    <w:rsid w:val="00A91BB3"/>
    <w:rsid w:val="00AB03FA"/>
    <w:rsid w:val="00AC0398"/>
    <w:rsid w:val="00AE16AD"/>
    <w:rsid w:val="00AF1B2B"/>
    <w:rsid w:val="00B33873"/>
    <w:rsid w:val="00B7390E"/>
    <w:rsid w:val="00BA194C"/>
    <w:rsid w:val="00BE43E5"/>
    <w:rsid w:val="00C0313B"/>
    <w:rsid w:val="00C15177"/>
    <w:rsid w:val="00C241A9"/>
    <w:rsid w:val="00C4186C"/>
    <w:rsid w:val="00C52E9F"/>
    <w:rsid w:val="00C644A6"/>
    <w:rsid w:val="00C647C3"/>
    <w:rsid w:val="00C7204A"/>
    <w:rsid w:val="00C80997"/>
    <w:rsid w:val="00C82B33"/>
    <w:rsid w:val="00CA2314"/>
    <w:rsid w:val="00CD114F"/>
    <w:rsid w:val="00D13AC1"/>
    <w:rsid w:val="00D24033"/>
    <w:rsid w:val="00D30E7B"/>
    <w:rsid w:val="00D62EDA"/>
    <w:rsid w:val="00D81815"/>
    <w:rsid w:val="00DE2DE7"/>
    <w:rsid w:val="00E056E4"/>
    <w:rsid w:val="00E076DA"/>
    <w:rsid w:val="00E27F64"/>
    <w:rsid w:val="00E40A37"/>
    <w:rsid w:val="00E437B5"/>
    <w:rsid w:val="00E927F9"/>
    <w:rsid w:val="00EE16D1"/>
    <w:rsid w:val="00EE7C68"/>
    <w:rsid w:val="00F54D87"/>
    <w:rsid w:val="00F656BB"/>
    <w:rsid w:val="00FC0C58"/>
    <w:rsid w:val="00FD1F6C"/>
    <w:rsid w:val="00FD6E22"/>
    <w:rsid w:val="00FE4C59"/>
    <w:rsid w:val="00FF3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FAAFB3"/>
  <w15:chartTrackingRefBased/>
  <w15:docId w15:val="{D00CEC8E-1FD4-4BB4-9AB8-E5BF7C6D61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43E5"/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link w:val="Heading1Char"/>
    <w:uiPriority w:val="9"/>
    <w:qFormat/>
    <w:rsid w:val="00460CD2"/>
    <w:pPr>
      <w:keepNext/>
      <w:keepLines/>
      <w:spacing w:before="240" w:after="0" w:line="256" w:lineRule="auto"/>
      <w:jc w:val="center"/>
      <w:outlineLvl w:val="0"/>
    </w:pPr>
    <w:rPr>
      <w:rFonts w:eastAsiaTheme="majorEastAsia" w:cstheme="majorBidi"/>
      <w:b/>
      <w:szCs w:val="32"/>
      <w:lang w:val="id-ID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460CD2"/>
    <w:pPr>
      <w:keepNext/>
      <w:keepLines/>
      <w:spacing w:before="40" w:after="0" w:line="256" w:lineRule="auto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link w:val="Heading3Char"/>
    <w:uiPriority w:val="9"/>
    <w:unhideWhenUsed/>
    <w:qFormat/>
    <w:rsid w:val="00460CD2"/>
    <w:pPr>
      <w:keepNext/>
      <w:keepLines/>
      <w:spacing w:before="40" w:after="0"/>
      <w:jc w:val="both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0EBD"/>
    <w:pPr>
      <w:keepNext/>
      <w:keepLines/>
      <w:spacing w:before="40" w:after="0" w:line="360" w:lineRule="auto"/>
      <w:outlineLvl w:val="3"/>
    </w:pPr>
    <w:rPr>
      <w:rFonts w:eastAsiaTheme="majorEastAsia" w:cstheme="majorBidi"/>
      <w:iCs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0CD2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0CD2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460CD2"/>
    <w:rPr>
      <w:rFonts w:ascii="Times New Roman" w:eastAsiaTheme="majorEastAsia" w:hAnsi="Times New Roman" w:cstheme="majorBidi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8B7AB8"/>
    <w:pPr>
      <w:spacing w:after="200" w:line="240" w:lineRule="auto"/>
    </w:pPr>
    <w:rPr>
      <w:i/>
      <w:iCs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0EBD"/>
    <w:rPr>
      <w:rFonts w:ascii="Times New Roman" w:eastAsiaTheme="majorEastAsia" w:hAnsi="Times New Roman" w:cstheme="majorBidi"/>
      <w:iCs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15177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1517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151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380FFE"/>
    <w:pPr>
      <w:spacing w:after="100"/>
      <w:ind w:left="240"/>
    </w:pPr>
  </w:style>
  <w:style w:type="paragraph" w:styleId="Title">
    <w:name w:val="Title"/>
    <w:basedOn w:val="Normal"/>
    <w:next w:val="Normal"/>
    <w:link w:val="TitleChar"/>
    <w:uiPriority w:val="10"/>
    <w:qFormat/>
    <w:rsid w:val="00C241A9"/>
    <w:pPr>
      <w:spacing w:after="0" w:line="216" w:lineRule="auto"/>
      <w:contextualSpacing/>
      <w:jc w:val="both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C241A9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1A9"/>
    <w:pPr>
      <w:numPr>
        <w:ilvl w:val="1"/>
      </w:numPr>
      <w:spacing w:line="360" w:lineRule="auto"/>
      <w:jc w:val="both"/>
    </w:pPr>
    <w:rPr>
      <w:rFonts w:eastAsiaTheme="minorEastAsia" w:cs="Times New Roman"/>
      <w:color w:val="5A5A5A" w:themeColor="text1" w:themeTint="A5"/>
      <w:spacing w:val="15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C241A9"/>
    <w:rPr>
      <w:rFonts w:ascii="Times New Roman" w:eastAsiaTheme="minorEastAsia" w:hAnsi="Times New Roman" w:cs="Times New Roman"/>
      <w:color w:val="5A5A5A" w:themeColor="text1" w:themeTint="A5"/>
      <w:spacing w:val="15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713729"/>
    <w:pPr>
      <w:spacing w:after="100"/>
      <w:ind w:left="480"/>
    </w:pPr>
  </w:style>
  <w:style w:type="paragraph" w:styleId="ListParagraph">
    <w:name w:val="List Paragraph"/>
    <w:basedOn w:val="Normal"/>
    <w:uiPriority w:val="1"/>
    <w:qFormat/>
    <w:rsid w:val="009860E0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qFormat/>
    <w:rsid w:val="006E6AA2"/>
    <w:pPr>
      <w:widowControl w:val="0"/>
      <w:autoSpaceDE w:val="0"/>
      <w:autoSpaceDN w:val="0"/>
      <w:spacing w:after="0" w:line="240" w:lineRule="auto"/>
      <w:ind w:left="110"/>
    </w:pPr>
    <w:rPr>
      <w:rFonts w:eastAsia="Times New Roman" w:cs="Times New Roman"/>
      <w:sz w:val="22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E6AA2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E6AA2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BA194C"/>
    <w:pPr>
      <w:spacing w:after="0" w:line="240" w:lineRule="auto"/>
    </w:pPr>
    <w:rPr>
      <w:rFonts w:ascii="Calibri" w:eastAsia="Calibri" w:hAnsi="Calibri" w:cs="Calibri"/>
      <w:lang w:val="en-ID" w:eastAsia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45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0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4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5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5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3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9BDFE5-E96C-4BEA-9122-09201CAE45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8</Pages>
  <Words>2490</Words>
  <Characters>14199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16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Diky Fadhilah</dc:creator>
  <cp:keywords/>
  <dc:description/>
  <cp:lastModifiedBy>Farhan Fadilah</cp:lastModifiedBy>
  <cp:revision>2</cp:revision>
  <cp:lastPrinted>2022-07-04T13:50:00Z</cp:lastPrinted>
  <dcterms:created xsi:type="dcterms:W3CDTF">2023-01-09T02:59:00Z</dcterms:created>
  <dcterms:modified xsi:type="dcterms:W3CDTF">2023-01-09T0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38d2c69-a879-3b2f-9f7c-75fc83dcc54b</vt:lpwstr>
  </property>
</Properties>
</file>